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FED3F0" w14:textId="41F63AA5" w:rsidR="009E466A" w:rsidRDefault="009E466A" w:rsidP="009E466A">
      <w:pPr>
        <w:spacing w:line="480" w:lineRule="auto"/>
        <w:jc w:val="center"/>
        <w:rPr>
          <w:rFonts w:ascii="Times New Roman" w:hAnsi="Times New Roman" w:cs="Times New Roman"/>
          <w:b/>
          <w:sz w:val="24"/>
          <w:szCs w:val="24"/>
          <w:lang w:val="id-ID"/>
        </w:rPr>
      </w:pPr>
      <w:bookmarkStart w:id="0" w:name="_GoBack"/>
      <w:bookmarkEnd w:id="0"/>
      <w:r w:rsidRPr="002F7B6F">
        <w:rPr>
          <w:rFonts w:ascii="Times New Roman" w:hAnsi="Times New Roman" w:cs="Times New Roman"/>
          <w:b/>
          <w:sz w:val="24"/>
          <w:szCs w:val="24"/>
          <w:lang w:val="id-ID"/>
        </w:rPr>
        <w:t>DAFTAR PUSTAKA</w:t>
      </w:r>
    </w:p>
    <w:p w14:paraId="7B159C4A" w14:textId="77777777" w:rsidR="009E466A" w:rsidRDefault="009E466A" w:rsidP="009E466A">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Perundang – undangan :</w:t>
      </w:r>
    </w:p>
    <w:p w14:paraId="0719B7B3" w14:textId="77777777" w:rsidR="009E466A" w:rsidRDefault="009E466A" w:rsidP="009E466A">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dang – Undang Republik Indonesia Nomor 35 Tahun 2014 Tentang Perubahan Atas Undang – Undang Nomor 23 Tahun 2002 Tentang Perlindungan Anak</w:t>
      </w:r>
    </w:p>
    <w:p w14:paraId="00A90867" w14:textId="77777777" w:rsidR="009E466A" w:rsidRPr="00A5057C" w:rsidRDefault="009E466A" w:rsidP="009E466A">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turan Wali Kota Tegal Nomor 57 Tahun 2021 Tentang Kedudukan, Susunan Organisasi, Tugas dan Fungsi Serta Tata Kerja Dinas Pengendalian Penduduk Dan Keluarga Berencana, Pemberdayaan perempuan Dan Perlindungan Anak Kota tegal</w:t>
      </w:r>
    </w:p>
    <w:p w14:paraId="6FB3F7A2" w14:textId="77777777" w:rsidR="009E466A" w:rsidRDefault="009E466A" w:rsidP="009E466A">
      <w:pPr>
        <w:spacing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Jurnal Artikel :</w:t>
      </w:r>
    </w:p>
    <w:p w14:paraId="66300619"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CB24E9">
        <w:rPr>
          <w:rFonts w:ascii="Times New Roman" w:hAnsi="Times New Roman" w:cs="Times New Roman"/>
          <w:noProof/>
          <w:sz w:val="24"/>
          <w:szCs w:val="24"/>
        </w:rPr>
        <w:t xml:space="preserve">Abdul Kholiq. (2018). Analisis Pelaksanaan Peranan Pusat Pelayanan Terpadu Pemberdayaan Perempuan Dan Anak Dalam Meningkatkan Perlindungan Anak (Studi Kasus Di P2TP2A Kabupaten Karawang). </w:t>
      </w:r>
      <w:r w:rsidRPr="00CB24E9">
        <w:rPr>
          <w:rFonts w:ascii="Times New Roman" w:hAnsi="Times New Roman" w:cs="Times New Roman"/>
          <w:i/>
          <w:iCs/>
          <w:noProof/>
          <w:sz w:val="24"/>
          <w:szCs w:val="24"/>
        </w:rPr>
        <w:t>Program Studi Ilmu Hukum Universitas Buana Perjuangan Karawang</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3</w:t>
      </w:r>
      <w:r w:rsidRPr="00CB24E9">
        <w:rPr>
          <w:rFonts w:ascii="Times New Roman" w:hAnsi="Times New Roman" w:cs="Times New Roman"/>
          <w:noProof/>
          <w:sz w:val="24"/>
          <w:szCs w:val="24"/>
        </w:rPr>
        <w:t>(1), 137–152.</w:t>
      </w:r>
    </w:p>
    <w:p w14:paraId="5B66E963"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Andreas, manarat, Y. (2021). Peran Dinas Pemberdayaan Perempuan Dan Perlindungan Anak Dalam Menangani Korban Kekerasan Seksual Pada Anak Di Kota Kotamobagu. </w:t>
      </w:r>
      <w:r w:rsidRPr="00CB24E9">
        <w:rPr>
          <w:rFonts w:ascii="Times New Roman" w:hAnsi="Times New Roman" w:cs="Times New Roman"/>
          <w:i/>
          <w:iCs/>
          <w:noProof/>
          <w:sz w:val="24"/>
          <w:szCs w:val="24"/>
        </w:rPr>
        <w:t>Ilmu Pemerintahan FISPOL Unsrat</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1</w:t>
      </w:r>
      <w:r w:rsidRPr="00CB24E9">
        <w:rPr>
          <w:rFonts w:ascii="Times New Roman" w:hAnsi="Times New Roman" w:cs="Times New Roman"/>
          <w:noProof/>
          <w:sz w:val="24"/>
          <w:szCs w:val="24"/>
        </w:rPr>
        <w:t>(1), 1–9.</w:t>
      </w:r>
    </w:p>
    <w:p w14:paraId="161461EB"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Andriyus. (2021). Analisis Perlindungan Anak Korban Kekerasan Oleh Pemerintahan Daerah Provinsi Riau. </w:t>
      </w:r>
      <w:r w:rsidRPr="00CB24E9">
        <w:rPr>
          <w:rFonts w:ascii="Times New Roman" w:hAnsi="Times New Roman" w:cs="Times New Roman"/>
          <w:i/>
          <w:iCs/>
          <w:noProof/>
          <w:sz w:val="24"/>
          <w:szCs w:val="24"/>
        </w:rPr>
        <w:t>Dosen Program Studi Ilmu Pemerintahan, Fakultas Ilmu Sosial Dan Ilmu Politik, Universitas Islam Riau</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V</w:t>
      </w:r>
      <w:r w:rsidRPr="00CB24E9">
        <w:rPr>
          <w:rFonts w:ascii="Times New Roman" w:hAnsi="Times New Roman" w:cs="Times New Roman"/>
          <w:noProof/>
          <w:sz w:val="24"/>
          <w:szCs w:val="24"/>
        </w:rPr>
        <w:t>, 34–41.</w:t>
      </w:r>
    </w:p>
    <w:p w14:paraId="26FD3DE1"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Anisa azzahra Swastha. (2022). Peran Dinas Pemberdayaan Perempuan Dan Perlindungan Anak (Dp3a) Dalam Pencegahan Tindak Kekerasan Pada Anak Usia Dini di Karawang. </w:t>
      </w:r>
      <w:r w:rsidRPr="00CB24E9">
        <w:rPr>
          <w:rFonts w:ascii="Times New Roman" w:hAnsi="Times New Roman" w:cs="Times New Roman"/>
          <w:i/>
          <w:iCs/>
          <w:noProof/>
          <w:sz w:val="24"/>
          <w:szCs w:val="24"/>
        </w:rPr>
        <w:t>Jurusan Pendidikan Luar Sekolah, Fakultas Keguruan Dan Ilmu Pendidikan, Universitas Singaperbangsa Karawang</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8</w:t>
      </w:r>
      <w:r w:rsidRPr="00CB24E9">
        <w:rPr>
          <w:rFonts w:ascii="Times New Roman" w:hAnsi="Times New Roman" w:cs="Times New Roman"/>
          <w:noProof/>
          <w:sz w:val="24"/>
          <w:szCs w:val="24"/>
        </w:rPr>
        <w:t>(September), 71–78.</w:t>
      </w:r>
    </w:p>
    <w:p w14:paraId="5C3B9B7B"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Dalen, S. (2021). Analisis Kinerja Dinas Pemberdayaan Perempuan dan Perlindungan anak (DP2PA) Dalam Penanganan Kasus Kekerasan Terhadap Anak Di Kota Samarinda. </w:t>
      </w:r>
      <w:r w:rsidRPr="00CB24E9">
        <w:rPr>
          <w:rFonts w:ascii="Times New Roman" w:hAnsi="Times New Roman" w:cs="Times New Roman"/>
          <w:i/>
          <w:iCs/>
          <w:noProof/>
          <w:sz w:val="24"/>
          <w:szCs w:val="24"/>
        </w:rPr>
        <w:t>Administrasi Publik</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9</w:t>
      </w:r>
      <w:r w:rsidRPr="00CB24E9">
        <w:rPr>
          <w:rFonts w:ascii="Times New Roman" w:hAnsi="Times New Roman" w:cs="Times New Roman"/>
          <w:noProof/>
          <w:sz w:val="24"/>
          <w:szCs w:val="24"/>
        </w:rPr>
        <w:t>(2), 5033–5047.</w:t>
      </w:r>
    </w:p>
    <w:p w14:paraId="75C8A71B"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Hestiningsih, W. (2020). </w:t>
      </w:r>
      <w:r w:rsidRPr="00CB24E9">
        <w:rPr>
          <w:rFonts w:ascii="Times New Roman" w:hAnsi="Times New Roman" w:cs="Times New Roman"/>
          <w:i/>
          <w:iCs/>
          <w:noProof/>
          <w:sz w:val="24"/>
          <w:szCs w:val="24"/>
        </w:rPr>
        <w:t>Upaya Dalam Menangani Korban Kekerasan Seksual Pada Anak (Studi Pada Dinas Pemberdayaan Perempuan Perlindungan Anak dan Pengendalian Penduduk Keluarga Berencana Kabupaten Pelalawan)</w:t>
      </w:r>
      <w:r w:rsidRPr="00CB24E9">
        <w:rPr>
          <w:rFonts w:ascii="Times New Roman" w:hAnsi="Times New Roman" w:cs="Times New Roman"/>
          <w:noProof/>
          <w:sz w:val="24"/>
          <w:szCs w:val="24"/>
        </w:rPr>
        <w:t>.</w:t>
      </w:r>
    </w:p>
    <w:p w14:paraId="2DBFA674"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Ismail, I., Luthfi, M. S., Ismail, I., Congge, U., Program, M., Administrasi, S., Program, P., Unibos, P., Studi, P., Publik, A., Pascasarjana, P., Anak, P., &amp; Anak, H. (2019). </w:t>
      </w:r>
      <w:r w:rsidRPr="00CB24E9">
        <w:rPr>
          <w:rFonts w:ascii="Times New Roman" w:hAnsi="Times New Roman" w:cs="Times New Roman"/>
          <w:i/>
          <w:iCs/>
          <w:noProof/>
          <w:sz w:val="24"/>
          <w:szCs w:val="24"/>
        </w:rPr>
        <w:t>Peran Dinas Pemberdayaan Perempuan Dan Perlindungan Anak Dalam Mewujudkan Pemenuhan Hak-Hak Anak Di Kabupaten Majene</w:t>
      </w:r>
      <w:r w:rsidRPr="00CB24E9">
        <w:rPr>
          <w:rFonts w:ascii="Times New Roman" w:hAnsi="Times New Roman" w:cs="Times New Roman"/>
          <w:noProof/>
          <w:sz w:val="24"/>
          <w:szCs w:val="24"/>
        </w:rPr>
        <w:t>.</w:t>
      </w:r>
    </w:p>
    <w:p w14:paraId="2C617C7E"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lastRenderedPageBreak/>
        <w:t xml:space="preserve">kementerian pemberdayaan perempuan dan perlindungan anak. (2017). mengakhiri kekerasan perempuan dan anak di indonesia. In </w:t>
      </w:r>
      <w:r w:rsidRPr="00CB24E9">
        <w:rPr>
          <w:rFonts w:ascii="Times New Roman" w:hAnsi="Times New Roman" w:cs="Times New Roman"/>
          <w:i/>
          <w:iCs/>
          <w:noProof/>
          <w:sz w:val="24"/>
          <w:szCs w:val="24"/>
        </w:rPr>
        <w:t>Badan Pusat Statistik</w:t>
      </w:r>
      <w:r w:rsidRPr="00CB24E9">
        <w:rPr>
          <w:rFonts w:ascii="Times New Roman" w:hAnsi="Times New Roman" w:cs="Times New Roman"/>
          <w:noProof/>
          <w:sz w:val="24"/>
          <w:szCs w:val="24"/>
        </w:rPr>
        <w:t xml:space="preserve"> (p. vx halaman + 103 halaman).</w:t>
      </w:r>
    </w:p>
    <w:p w14:paraId="32F1CB23"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Khamalina Pratiwi Azzahninta. (2018). </w:t>
      </w:r>
      <w:r w:rsidRPr="00CB24E9">
        <w:rPr>
          <w:rFonts w:ascii="Times New Roman" w:hAnsi="Times New Roman" w:cs="Times New Roman"/>
          <w:i/>
          <w:iCs/>
          <w:noProof/>
          <w:sz w:val="24"/>
          <w:szCs w:val="24"/>
        </w:rPr>
        <w:t>Pelaksanaan Perlindungan Terhadap Anak Korban Kekerasan Seksual Oleh DP3ADALDUKKB (Dinas Pemberdayaan Perempuan, Perlindungan Anak, Pengendalian Penduduk dan Keluarga Berencana) Jawa Tengah</w:t>
      </w:r>
      <w:r w:rsidRPr="00CB24E9">
        <w:rPr>
          <w:rFonts w:ascii="Times New Roman" w:hAnsi="Times New Roman" w:cs="Times New Roman"/>
          <w:noProof/>
          <w:sz w:val="24"/>
          <w:szCs w:val="24"/>
        </w:rPr>
        <w:t>.</w:t>
      </w:r>
    </w:p>
    <w:p w14:paraId="010ABDA2"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Nuraeni. (2017). Kekerasan Orang Tua Pada Anak. </w:t>
      </w:r>
      <w:r w:rsidRPr="00CB24E9">
        <w:rPr>
          <w:rFonts w:ascii="Times New Roman" w:hAnsi="Times New Roman" w:cs="Times New Roman"/>
          <w:i/>
          <w:iCs/>
          <w:noProof/>
          <w:sz w:val="24"/>
          <w:szCs w:val="24"/>
        </w:rPr>
        <w:t>Fakultas Psikologi Universitas Muhammadiyah Purwokerto</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2</w:t>
      </w:r>
      <w:r w:rsidRPr="00CB24E9">
        <w:rPr>
          <w:rFonts w:ascii="Times New Roman" w:hAnsi="Times New Roman" w:cs="Times New Roman"/>
          <w:noProof/>
          <w:sz w:val="24"/>
          <w:szCs w:val="24"/>
        </w:rPr>
        <w:t>, 97–104.</w:t>
      </w:r>
    </w:p>
    <w:p w14:paraId="1419A102"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Puja ayuni Bestary. (2022). Peran Dinas Sosial Pemberdayaan Perempuan Dan Perlindungan Anak Dalam Menangani Kekerasan Terhadap Anak Di Kabupaten Tanah Datar. </w:t>
      </w:r>
      <w:r w:rsidRPr="00CB24E9">
        <w:rPr>
          <w:rFonts w:ascii="Times New Roman" w:hAnsi="Times New Roman" w:cs="Times New Roman"/>
          <w:i/>
          <w:iCs/>
          <w:noProof/>
          <w:sz w:val="24"/>
          <w:szCs w:val="24"/>
        </w:rPr>
        <w:t>Institut Pemerintahan Dalam Negeri Kampus Jakarta</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48</w:t>
      </w:r>
      <w:r w:rsidRPr="00CB24E9">
        <w:rPr>
          <w:rFonts w:ascii="Times New Roman" w:hAnsi="Times New Roman" w:cs="Times New Roman"/>
          <w:noProof/>
          <w:sz w:val="24"/>
          <w:szCs w:val="24"/>
        </w:rPr>
        <w:t>(2), 213–224. https://doi.org/10.33701/jipwp.v48i2.2835</w:t>
      </w:r>
    </w:p>
    <w:p w14:paraId="36428333"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Reza Rifky Aditya. (2017). Perlindungan Anak Sebagai Motivator Dalam. </w:t>
      </w:r>
      <w:r w:rsidRPr="00CB24E9">
        <w:rPr>
          <w:rFonts w:ascii="Times New Roman" w:hAnsi="Times New Roman" w:cs="Times New Roman"/>
          <w:i/>
          <w:iCs/>
          <w:noProof/>
          <w:sz w:val="24"/>
          <w:szCs w:val="24"/>
        </w:rPr>
        <w:t>Ilmu Pemerintahan, Fisip Universitas Mulawarman</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5</w:t>
      </w:r>
      <w:r w:rsidRPr="00CB24E9">
        <w:rPr>
          <w:rFonts w:ascii="Times New Roman" w:hAnsi="Times New Roman" w:cs="Times New Roman"/>
          <w:noProof/>
          <w:sz w:val="24"/>
          <w:szCs w:val="24"/>
        </w:rPr>
        <w:t>(3), 1321–1332.</w:t>
      </w:r>
    </w:p>
    <w:p w14:paraId="30B006B8"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Rohman Arif. (2020). </w:t>
      </w:r>
      <w:r w:rsidRPr="00CB24E9">
        <w:rPr>
          <w:rFonts w:ascii="Times New Roman" w:hAnsi="Times New Roman" w:cs="Times New Roman"/>
          <w:i/>
          <w:iCs/>
          <w:noProof/>
          <w:sz w:val="24"/>
          <w:szCs w:val="24"/>
        </w:rPr>
        <w:t>Implementasi Dinas Pemberdayaan Perempuan Dan Perlindungan Anak Dalam Melindungi Anak Sebagai Korban Kekerasan Perspektif Fiqh Siyasah</w:t>
      </w:r>
      <w:r w:rsidRPr="00CB24E9">
        <w:rPr>
          <w:rFonts w:ascii="Times New Roman" w:hAnsi="Times New Roman" w:cs="Times New Roman"/>
          <w:noProof/>
          <w:sz w:val="24"/>
          <w:szCs w:val="24"/>
        </w:rPr>
        <w:t>.</w:t>
      </w:r>
    </w:p>
    <w:p w14:paraId="6BFE9210"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Shandi Patria Airlangga. (2016). </w:t>
      </w:r>
      <w:r w:rsidRPr="00CB24E9">
        <w:rPr>
          <w:rFonts w:ascii="Times New Roman" w:hAnsi="Times New Roman" w:cs="Times New Roman"/>
          <w:i/>
          <w:iCs/>
          <w:noProof/>
          <w:sz w:val="24"/>
          <w:szCs w:val="24"/>
        </w:rPr>
        <w:t>Peran Badan Pemberdayaan Perempuan dan Perlindungan Anak Provinsi Lampung Dalam Mewujudkan Pemenuhan Hak - Hak Anak</w:t>
      </w:r>
      <w:r w:rsidRPr="00CB24E9">
        <w:rPr>
          <w:rFonts w:ascii="Times New Roman" w:hAnsi="Times New Roman" w:cs="Times New Roman"/>
          <w:noProof/>
          <w:sz w:val="24"/>
          <w:szCs w:val="24"/>
        </w:rPr>
        <w:t>.</w:t>
      </w:r>
    </w:p>
    <w:p w14:paraId="20366C1F"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Siti Fatimah. (2021). </w:t>
      </w:r>
      <w:r w:rsidRPr="00CB24E9">
        <w:rPr>
          <w:rFonts w:ascii="Times New Roman" w:hAnsi="Times New Roman" w:cs="Times New Roman"/>
          <w:i/>
          <w:iCs/>
          <w:noProof/>
          <w:sz w:val="24"/>
          <w:szCs w:val="24"/>
        </w:rPr>
        <w:t>Efektivitas Dinas Perlindungan Anak Dalam Pengendalian Kekerasan Terhadap Anak Di Kabupaten Wajo</w:t>
      </w:r>
      <w:r w:rsidRPr="00CB24E9">
        <w:rPr>
          <w:rFonts w:ascii="Times New Roman" w:hAnsi="Times New Roman" w:cs="Times New Roman"/>
          <w:noProof/>
          <w:sz w:val="24"/>
          <w:szCs w:val="24"/>
        </w:rPr>
        <w:t>.</w:t>
      </w:r>
    </w:p>
    <w:p w14:paraId="62DEA1EC"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Suhastini, N. (2017). Efektivitas peran dinas pemberdayaan perempuan dan perlindungan anak dalam mencegah tindak kekerasan pada perempuan dan anak di kota mataram provinsi nusa tenggara barat. </w:t>
      </w:r>
      <w:r w:rsidRPr="00CB24E9">
        <w:rPr>
          <w:rFonts w:ascii="Times New Roman" w:hAnsi="Times New Roman" w:cs="Times New Roman"/>
          <w:i/>
          <w:iCs/>
          <w:noProof/>
          <w:sz w:val="24"/>
          <w:szCs w:val="24"/>
        </w:rPr>
        <w:t>Jurusan Ilmu Pemerintahan Universitas Muhammadiyah Mataram</w:t>
      </w:r>
      <w:r w:rsidRPr="00CB24E9">
        <w:rPr>
          <w:rFonts w:ascii="Times New Roman" w:hAnsi="Times New Roman" w:cs="Times New Roman"/>
          <w:noProof/>
          <w:sz w:val="24"/>
          <w:szCs w:val="24"/>
        </w:rPr>
        <w:t>, 1–13.</w:t>
      </w:r>
    </w:p>
    <w:p w14:paraId="11F6D193"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Triana, A. (2019). Peran Dinas Pemberdayaan Perempuan Perlindungan Anak Dan Keluarga Berencana Dalam Mengatasi Kekerasan Terhadap Perempuan Dan Anak Di Kota Balikpapan. </w:t>
      </w:r>
      <w:r w:rsidRPr="00CB24E9">
        <w:rPr>
          <w:rFonts w:ascii="Times New Roman" w:hAnsi="Times New Roman" w:cs="Times New Roman"/>
          <w:i/>
          <w:iCs/>
          <w:noProof/>
          <w:sz w:val="24"/>
          <w:szCs w:val="24"/>
        </w:rPr>
        <w:t>Sosiatri-Sosiologi, Fakultas Ilmu Sosial Dan Ilmu Politik, Universitas Mulawarman</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7</w:t>
      </w:r>
      <w:r w:rsidRPr="00CB24E9">
        <w:rPr>
          <w:rFonts w:ascii="Times New Roman" w:hAnsi="Times New Roman" w:cs="Times New Roman"/>
          <w:noProof/>
          <w:sz w:val="24"/>
          <w:szCs w:val="24"/>
        </w:rPr>
        <w:t>(23), 184–195.</w:t>
      </w:r>
    </w:p>
    <w:p w14:paraId="44D2AB06"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Utari Murni Adhi, S. S. (2019). Peran Satgas Perlindungan Perempuan Dan Anak Dalam Perlindungan Anak Korban Kekerasan Seksual Di Desa Jatirejo Kecamatan Girimarto Kabupaten Wonogiri. </w:t>
      </w:r>
      <w:r w:rsidRPr="00CB24E9">
        <w:rPr>
          <w:rFonts w:ascii="Times New Roman" w:hAnsi="Times New Roman" w:cs="Times New Roman"/>
          <w:i/>
          <w:iCs/>
          <w:noProof/>
          <w:sz w:val="24"/>
          <w:szCs w:val="24"/>
        </w:rPr>
        <w:t>Jurusan Administrasi Publik, Fakultas Ilmu Sosial Dan Ilmu Politik Universitas Diponegoro</w:t>
      </w:r>
      <w:r w:rsidRPr="00CB24E9">
        <w:rPr>
          <w:rFonts w:ascii="Times New Roman" w:hAnsi="Times New Roman" w:cs="Times New Roman"/>
          <w:noProof/>
          <w:sz w:val="24"/>
          <w:szCs w:val="24"/>
        </w:rPr>
        <w:t>.</w:t>
      </w:r>
    </w:p>
    <w:p w14:paraId="60F7EEFA"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Vieri, A., Irawan, P., &amp; Puspitasari, C. D. (2022). </w:t>
      </w:r>
      <w:r w:rsidRPr="00CB24E9">
        <w:rPr>
          <w:rFonts w:ascii="Times New Roman" w:hAnsi="Times New Roman" w:cs="Times New Roman"/>
          <w:i/>
          <w:iCs/>
          <w:noProof/>
          <w:sz w:val="24"/>
          <w:szCs w:val="24"/>
        </w:rPr>
        <w:t>Perlindungan Anak Terhadap Kekerasan oleh Dinas Pengendalian Penduduk , Keluarga Berencana , Pemberdayaan Perempuan dan Perlindungan Anak Kabupaten Sragen</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lastRenderedPageBreak/>
        <w:t>11</w:t>
      </w:r>
      <w:r w:rsidRPr="00CB24E9">
        <w:rPr>
          <w:rFonts w:ascii="Times New Roman" w:hAnsi="Times New Roman" w:cs="Times New Roman"/>
          <w:noProof/>
          <w:sz w:val="24"/>
          <w:szCs w:val="24"/>
        </w:rPr>
        <w:t>(01), 108–122.</w:t>
      </w:r>
    </w:p>
    <w:p w14:paraId="2297D8F2"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Yuliani. (2021). Peran dinas pemberdayaan perempuan dan perlindungan anak dalam menangani tindak kekerasan seksual pada anak di kota samarinda. </w:t>
      </w:r>
      <w:r w:rsidRPr="00CB24E9">
        <w:rPr>
          <w:rFonts w:ascii="Times New Roman" w:hAnsi="Times New Roman" w:cs="Times New Roman"/>
          <w:i/>
          <w:iCs/>
          <w:noProof/>
          <w:sz w:val="24"/>
          <w:szCs w:val="24"/>
        </w:rPr>
        <w:t>Ilmu Pemerintahan, Fakultas Ilmu Sosial Dan Ilmu Politik, Universitas Mulawarman</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9</w:t>
      </w:r>
      <w:r w:rsidRPr="00CB24E9">
        <w:rPr>
          <w:rFonts w:ascii="Times New Roman" w:hAnsi="Times New Roman" w:cs="Times New Roman"/>
          <w:noProof/>
          <w:sz w:val="24"/>
          <w:szCs w:val="24"/>
        </w:rPr>
        <w:t>(2), 147–158.</w:t>
      </w:r>
    </w:p>
    <w:p w14:paraId="366A7383"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24E9">
        <w:rPr>
          <w:rFonts w:ascii="Times New Roman" w:hAnsi="Times New Roman" w:cs="Times New Roman"/>
          <w:noProof/>
          <w:sz w:val="24"/>
          <w:szCs w:val="24"/>
        </w:rPr>
        <w:t xml:space="preserve">Yumira, C. U. T. (2021). </w:t>
      </w:r>
      <w:r w:rsidRPr="00CB24E9">
        <w:rPr>
          <w:rFonts w:ascii="Times New Roman" w:hAnsi="Times New Roman" w:cs="Times New Roman"/>
          <w:i/>
          <w:iCs/>
          <w:noProof/>
          <w:sz w:val="24"/>
          <w:szCs w:val="24"/>
        </w:rPr>
        <w:t>Peran dinas pemberdayaan perempuan perlindungan anak dan keluarga berencana dalam mengatasi kasus kekerasan psikologis anak di kota subulussalam</w:t>
      </w:r>
      <w:r w:rsidRPr="00CB24E9">
        <w:rPr>
          <w:rFonts w:ascii="Times New Roman" w:hAnsi="Times New Roman" w:cs="Times New Roman"/>
          <w:noProof/>
          <w:sz w:val="24"/>
          <w:szCs w:val="24"/>
        </w:rPr>
        <w:t>.</w:t>
      </w:r>
    </w:p>
    <w:p w14:paraId="2CDE39E3" w14:textId="77777777" w:rsidR="009E466A" w:rsidRPr="00CB24E9" w:rsidRDefault="009E466A" w:rsidP="009E466A">
      <w:pPr>
        <w:widowControl w:val="0"/>
        <w:autoSpaceDE w:val="0"/>
        <w:autoSpaceDN w:val="0"/>
        <w:adjustRightInd w:val="0"/>
        <w:spacing w:line="240" w:lineRule="auto"/>
        <w:ind w:left="480" w:hanging="480"/>
        <w:jc w:val="both"/>
        <w:rPr>
          <w:rFonts w:ascii="Times New Roman" w:hAnsi="Times New Roman" w:cs="Times New Roman"/>
          <w:noProof/>
          <w:sz w:val="24"/>
        </w:rPr>
      </w:pPr>
      <w:r w:rsidRPr="00CB24E9">
        <w:rPr>
          <w:rFonts w:ascii="Times New Roman" w:hAnsi="Times New Roman" w:cs="Times New Roman"/>
          <w:noProof/>
          <w:sz w:val="24"/>
          <w:szCs w:val="24"/>
        </w:rPr>
        <w:t xml:space="preserve">Zahroo, F. (2020). Strategi Penanganan Kasus Kekerasan Terhadap Anak Di Kabupaten Tegal Tahun 2020. </w:t>
      </w:r>
      <w:r w:rsidRPr="00CB24E9">
        <w:rPr>
          <w:rFonts w:ascii="Times New Roman" w:hAnsi="Times New Roman" w:cs="Times New Roman"/>
          <w:i/>
          <w:iCs/>
          <w:noProof/>
          <w:sz w:val="24"/>
          <w:szCs w:val="24"/>
        </w:rPr>
        <w:t>Departemen Politik Dan Pemerintahan Fakultas Ilmu Sosial Dan Ilmu Politik</w:t>
      </w:r>
      <w:r w:rsidRPr="00CB24E9">
        <w:rPr>
          <w:rFonts w:ascii="Times New Roman" w:hAnsi="Times New Roman" w:cs="Times New Roman"/>
          <w:noProof/>
          <w:sz w:val="24"/>
          <w:szCs w:val="24"/>
        </w:rPr>
        <w:t xml:space="preserve">, </w:t>
      </w:r>
      <w:r w:rsidRPr="00CB24E9">
        <w:rPr>
          <w:rFonts w:ascii="Times New Roman" w:hAnsi="Times New Roman" w:cs="Times New Roman"/>
          <w:i/>
          <w:iCs/>
          <w:noProof/>
          <w:sz w:val="24"/>
          <w:szCs w:val="24"/>
        </w:rPr>
        <w:t>2020</w:t>
      </w:r>
      <w:r w:rsidRPr="00CB24E9">
        <w:rPr>
          <w:rFonts w:ascii="Times New Roman" w:hAnsi="Times New Roman" w:cs="Times New Roman"/>
          <w:noProof/>
          <w:sz w:val="24"/>
          <w:szCs w:val="24"/>
        </w:rPr>
        <w:t>.</w:t>
      </w:r>
    </w:p>
    <w:p w14:paraId="645F9660" w14:textId="77777777" w:rsidR="009E466A" w:rsidRDefault="009E466A" w:rsidP="009E466A">
      <w:pPr>
        <w:widowControl w:val="0"/>
        <w:autoSpaceDE w:val="0"/>
        <w:autoSpaceDN w:val="0"/>
        <w:adjustRightInd w:val="0"/>
        <w:spacing w:line="240" w:lineRule="auto"/>
        <w:ind w:left="480" w:hanging="480"/>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14:paraId="4218C3B5" w14:textId="77777777" w:rsidR="009E466A" w:rsidRDefault="009E466A" w:rsidP="009E466A">
      <w:pPr>
        <w:widowControl w:val="0"/>
        <w:autoSpaceDE w:val="0"/>
        <w:autoSpaceDN w:val="0"/>
        <w:adjustRightInd w:val="0"/>
        <w:spacing w:line="480" w:lineRule="auto"/>
        <w:ind w:left="480" w:hanging="480"/>
        <w:jc w:val="both"/>
        <w:rPr>
          <w:rFonts w:ascii="Times New Roman" w:hAnsi="Times New Roman" w:cs="Times New Roman"/>
          <w:b/>
          <w:sz w:val="24"/>
          <w:szCs w:val="24"/>
          <w:lang w:val="id-ID"/>
        </w:rPr>
      </w:pPr>
      <w:r w:rsidRPr="00210ECE">
        <w:rPr>
          <w:rFonts w:ascii="Times New Roman" w:hAnsi="Times New Roman" w:cs="Times New Roman"/>
          <w:b/>
          <w:sz w:val="24"/>
          <w:szCs w:val="24"/>
          <w:lang w:val="id-ID"/>
        </w:rPr>
        <w:t>Website</w:t>
      </w:r>
      <w:r>
        <w:rPr>
          <w:rFonts w:ascii="Times New Roman" w:hAnsi="Times New Roman" w:cs="Times New Roman"/>
          <w:b/>
          <w:sz w:val="24"/>
          <w:szCs w:val="24"/>
          <w:lang w:val="id-ID"/>
        </w:rPr>
        <w:t xml:space="preserve"> :</w:t>
      </w:r>
    </w:p>
    <w:p w14:paraId="4B18C0A2" w14:textId="77777777" w:rsidR="009E466A" w:rsidRPr="0084596E" w:rsidRDefault="009E466A" w:rsidP="009E466A">
      <w:pPr>
        <w:widowControl w:val="0"/>
        <w:autoSpaceDE w:val="0"/>
        <w:autoSpaceDN w:val="0"/>
        <w:adjustRightInd w:val="0"/>
        <w:spacing w:line="480" w:lineRule="auto"/>
        <w:ind w:left="480" w:hanging="480"/>
        <w:jc w:val="both"/>
        <w:rPr>
          <w:rStyle w:val="Hyperlink"/>
          <w:rFonts w:ascii="Times New Roman" w:hAnsi="Times New Roman" w:cs="Times New Roman"/>
          <w:color w:val="auto"/>
          <w:sz w:val="24"/>
          <w:szCs w:val="24"/>
          <w:u w:val="none"/>
          <w:lang w:val="id-ID"/>
        </w:rPr>
      </w:pPr>
      <w:r>
        <w:rPr>
          <w:rFonts w:ascii="Times New Roman" w:hAnsi="Times New Roman" w:cs="Times New Roman"/>
          <w:sz w:val="24"/>
          <w:szCs w:val="24"/>
          <w:lang w:val="id-ID"/>
        </w:rPr>
        <w:t xml:space="preserve">Data Kekerasan Perempuan Dan Anak Provinsi Jawa Tengah 2022 </w:t>
      </w:r>
      <w:hyperlink r:id="rId8" w:history="1">
        <w:r w:rsidRPr="00D741E8">
          <w:rPr>
            <w:rStyle w:val="Hyperlink"/>
            <w:rFonts w:ascii="Times New Roman" w:hAnsi="Times New Roman" w:cs="Times New Roman"/>
            <w:sz w:val="24"/>
            <w:szCs w:val="24"/>
            <w:lang w:val="id-ID"/>
          </w:rPr>
          <w:t>https://ppid.dp3akb.jatengprov.go.id/uploads/media/media20221115735DATA%20KEKERASAN%20PEREMPUAN%20&amp;%20ANAK%PROVINSI%20JAWA%20TENGAH%20TAHUN%20202018-2022%20(s.d.%20OKTOBER).pdf</w:t>
        </w:r>
      </w:hyperlink>
    </w:p>
    <w:p w14:paraId="0FA2E471" w14:textId="77777777" w:rsidR="009E466A" w:rsidRDefault="009E466A" w:rsidP="009E466A">
      <w:pPr>
        <w:widowControl w:val="0"/>
        <w:autoSpaceDE w:val="0"/>
        <w:autoSpaceDN w:val="0"/>
        <w:adjustRightInd w:val="0"/>
        <w:spacing w:line="480" w:lineRule="auto"/>
        <w:ind w:left="480" w:hanging="480"/>
        <w:jc w:val="both"/>
        <w:rPr>
          <w:rFonts w:ascii="Times New Roman" w:hAnsi="Times New Roman" w:cs="Times New Roman"/>
          <w:sz w:val="24"/>
          <w:szCs w:val="24"/>
          <w:lang w:val="id-ID"/>
        </w:rPr>
      </w:pPr>
      <w:r>
        <w:rPr>
          <w:rStyle w:val="Hyperlink"/>
          <w:rFonts w:ascii="Times New Roman" w:hAnsi="Times New Roman" w:cs="Times New Roman"/>
          <w:sz w:val="24"/>
          <w:szCs w:val="24"/>
          <w:lang w:val="id-ID"/>
        </w:rPr>
        <w:t>Rencana kerja Perubahan 2022 DPPKBP2PA Kota Tegal https://bappeda.tegalkota.go.id/dokren/2022p/Dinas%20Pengendalian%20Penduduk%20&amp;%20KB,%20Pemberdayaan%20Perempuan%20&amp;%20Perlindungan%20Anak.pdf</w:t>
      </w:r>
    </w:p>
    <w:p w14:paraId="77227181" w14:textId="77777777" w:rsidR="009E466A" w:rsidRDefault="009E466A" w:rsidP="009E466A">
      <w:pPr>
        <w:widowControl w:val="0"/>
        <w:autoSpaceDE w:val="0"/>
        <w:autoSpaceDN w:val="0"/>
        <w:adjustRightInd w:val="0"/>
        <w:spacing w:line="480" w:lineRule="auto"/>
        <w:ind w:left="480" w:hanging="480"/>
        <w:rPr>
          <w:rFonts w:ascii="Times New Roman" w:hAnsi="Times New Roman" w:cs="Times New Roman"/>
          <w:b/>
          <w:sz w:val="24"/>
          <w:szCs w:val="24"/>
          <w:lang w:val="id-ID"/>
        </w:rPr>
      </w:pPr>
      <w:r w:rsidRPr="000132EE">
        <w:rPr>
          <w:rFonts w:ascii="Times New Roman" w:hAnsi="Times New Roman" w:cs="Times New Roman"/>
          <w:b/>
          <w:sz w:val="24"/>
          <w:szCs w:val="24"/>
          <w:lang w:val="id-ID"/>
        </w:rPr>
        <w:t xml:space="preserve">Data DP2PA </w:t>
      </w:r>
      <w:r>
        <w:rPr>
          <w:rFonts w:ascii="Times New Roman" w:hAnsi="Times New Roman" w:cs="Times New Roman"/>
          <w:b/>
          <w:sz w:val="24"/>
          <w:szCs w:val="24"/>
          <w:lang w:val="id-ID"/>
        </w:rPr>
        <w:t>Kota Tegal :</w:t>
      </w:r>
    </w:p>
    <w:p w14:paraId="7F695360" w14:textId="77777777" w:rsidR="009E466A" w:rsidRPr="000132EE" w:rsidRDefault="009E466A" w:rsidP="009E466A">
      <w:pPr>
        <w:widowControl w:val="0"/>
        <w:autoSpaceDE w:val="0"/>
        <w:autoSpaceDN w:val="0"/>
        <w:adjustRightInd w:val="0"/>
        <w:spacing w:line="48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t>Data Laporan Kasus Kekerasan Perempuan dan Anak 2021 - 2022</w:t>
      </w:r>
    </w:p>
    <w:p w14:paraId="1C35616C" w14:textId="106E5C1B" w:rsidR="009E466A" w:rsidRDefault="009E466A" w:rsidP="00455691">
      <w:pPr>
        <w:spacing w:line="480" w:lineRule="auto"/>
        <w:rPr>
          <w:rFonts w:ascii="Times New Roman" w:hAnsi="Times New Roman" w:cs="Times New Roman"/>
          <w:sz w:val="24"/>
          <w:szCs w:val="24"/>
          <w:lang w:val="id-ID"/>
        </w:rPr>
      </w:pPr>
    </w:p>
    <w:p w14:paraId="057C38FF" w14:textId="77777777" w:rsidR="001E3642" w:rsidRDefault="00FD4BE6" w:rsidP="00455691">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09A3378D" w14:textId="77777777" w:rsidR="00FD4BE6" w:rsidRDefault="00FD4BE6" w:rsidP="00FD4BE6">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5596D671" w14:textId="77777777" w:rsidR="00FD4BE6" w:rsidRDefault="00597D08" w:rsidP="00FD4BE6">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 xml:space="preserve">Kepala Bidang </w:t>
      </w:r>
      <w:r w:rsidR="00FD4BE6">
        <w:rPr>
          <w:rFonts w:ascii="Times New Roman" w:hAnsi="Times New Roman" w:cs="Times New Roman"/>
          <w:sz w:val="24"/>
          <w:szCs w:val="24"/>
          <w:lang w:val="id-ID"/>
        </w:rPr>
        <w:t>Pemberdayaan Perempuan dan Perlindungan Anak Kota Tegal</w:t>
      </w:r>
    </w:p>
    <w:p w14:paraId="16AD8C10" w14:textId="77777777" w:rsidR="00FD4BE6" w:rsidRDefault="00FD4BE6" w:rsidP="00FD4BE6">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Pr>
          <w:rFonts w:ascii="Times New Roman" w:hAnsi="Times New Roman" w:cs="Times New Roman"/>
          <w:sz w:val="24"/>
          <w:szCs w:val="24"/>
          <w:lang w:val="id-ID"/>
        </w:rPr>
        <w:tab/>
      </w:r>
      <w:r w:rsidR="005C1FAC">
        <w:rPr>
          <w:rFonts w:ascii="Times New Roman" w:hAnsi="Times New Roman" w:cs="Times New Roman"/>
          <w:sz w:val="24"/>
          <w:szCs w:val="24"/>
          <w:lang w:val="id-ID"/>
        </w:rPr>
        <w:t>Ibu Yulia H. Pitna, S.STP,M.Si.</w:t>
      </w:r>
    </w:p>
    <w:p w14:paraId="1AE30194" w14:textId="77777777" w:rsidR="00FD4BE6" w:rsidRDefault="00FD4BE6" w:rsidP="005C1FAC">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8E4D52">
        <w:rPr>
          <w:rFonts w:ascii="Times New Roman" w:hAnsi="Times New Roman" w:cs="Times New Roman"/>
          <w:sz w:val="24"/>
          <w:szCs w:val="24"/>
          <w:lang w:val="id-ID"/>
        </w:rPr>
        <w:t xml:space="preserve"> </w:t>
      </w:r>
      <w:r w:rsidR="008E4D52">
        <w:rPr>
          <w:rFonts w:ascii="Times New Roman" w:hAnsi="Times New Roman" w:cs="Times New Roman"/>
          <w:sz w:val="24"/>
          <w:szCs w:val="24"/>
          <w:lang w:val="id-ID"/>
        </w:rPr>
        <w:tab/>
        <w:t>Selasa, 4</w:t>
      </w:r>
      <w:r w:rsidR="005C1FAC">
        <w:rPr>
          <w:rFonts w:ascii="Times New Roman" w:hAnsi="Times New Roman" w:cs="Times New Roman"/>
          <w:sz w:val="24"/>
          <w:szCs w:val="24"/>
          <w:lang w:val="id-ID"/>
        </w:rPr>
        <w:t xml:space="preserve"> Juli 2023</w:t>
      </w:r>
    </w:p>
    <w:p w14:paraId="11C05459" w14:textId="77777777" w:rsidR="00FD4BE6" w:rsidRDefault="00FD4BE6" w:rsidP="005C1FAC">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5C1FAC">
        <w:rPr>
          <w:rFonts w:ascii="Times New Roman" w:hAnsi="Times New Roman" w:cs="Times New Roman"/>
          <w:sz w:val="24"/>
          <w:szCs w:val="24"/>
          <w:lang w:val="id-ID"/>
        </w:rPr>
        <w:tab/>
        <w:t>10 : 00 - Selesai</w:t>
      </w:r>
    </w:p>
    <w:p w14:paraId="1A709C0C" w14:textId="77777777" w:rsidR="00FD4BE6" w:rsidRDefault="00FD4BE6" w:rsidP="00FD4BE6">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Tempat Wawancara</w:t>
      </w:r>
      <w:r>
        <w:rPr>
          <w:rFonts w:ascii="Times New Roman" w:hAnsi="Times New Roman" w:cs="Times New Roman"/>
          <w:sz w:val="24"/>
          <w:szCs w:val="24"/>
          <w:lang w:val="id-ID"/>
        </w:rPr>
        <w:tab/>
        <w:t>:</w:t>
      </w:r>
      <w:r w:rsidR="005C1FAC">
        <w:rPr>
          <w:rFonts w:ascii="Times New Roman" w:hAnsi="Times New Roman" w:cs="Times New Roman"/>
          <w:sz w:val="24"/>
          <w:szCs w:val="24"/>
          <w:lang w:val="id-ID"/>
        </w:rPr>
        <w:tab/>
        <w:t>Kantor DPPKBP2PA Kota Tegal</w:t>
      </w:r>
    </w:p>
    <w:tbl>
      <w:tblPr>
        <w:tblStyle w:val="TableGrid"/>
        <w:tblW w:w="0" w:type="auto"/>
        <w:tblInd w:w="108" w:type="dxa"/>
        <w:tblLook w:val="04A0" w:firstRow="1" w:lastRow="0" w:firstColumn="1" w:lastColumn="0" w:noHBand="0" w:noVBand="1"/>
      </w:tblPr>
      <w:tblGrid>
        <w:gridCol w:w="570"/>
        <w:gridCol w:w="3930"/>
        <w:gridCol w:w="3438"/>
      </w:tblGrid>
      <w:tr w:rsidR="00FD4BE6" w14:paraId="740915AC" w14:textId="77777777" w:rsidTr="00513DB7">
        <w:trPr>
          <w:tblHeader/>
        </w:trPr>
        <w:tc>
          <w:tcPr>
            <w:tcW w:w="0" w:type="auto"/>
            <w:vAlign w:val="center"/>
          </w:tcPr>
          <w:p w14:paraId="6D1F374C" w14:textId="77777777" w:rsidR="00FD4BE6" w:rsidRDefault="00FD4BE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30" w:type="dxa"/>
            <w:vAlign w:val="center"/>
          </w:tcPr>
          <w:p w14:paraId="61994EA0" w14:textId="77777777" w:rsidR="00FD4BE6" w:rsidRDefault="00FD4BE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38" w:type="dxa"/>
            <w:vAlign w:val="center"/>
          </w:tcPr>
          <w:p w14:paraId="516A3F3E" w14:textId="77777777" w:rsidR="00FD4BE6" w:rsidRDefault="00FD4BE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FD4BE6" w14:paraId="3010D5FE" w14:textId="77777777" w:rsidTr="00513DB7">
        <w:tc>
          <w:tcPr>
            <w:tcW w:w="0" w:type="auto"/>
            <w:vAlign w:val="center"/>
          </w:tcPr>
          <w:p w14:paraId="1B9153C2" w14:textId="77777777" w:rsidR="00FD4BE6" w:rsidRDefault="00FD4BE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30" w:type="dxa"/>
          </w:tcPr>
          <w:p w14:paraId="3146FF16" w14:textId="77777777" w:rsidR="00FD4BE6" w:rsidRDefault="002164E0"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w:t>
            </w:r>
            <w:r w:rsidR="00597D08">
              <w:rPr>
                <w:rFonts w:ascii="Times New Roman" w:hAnsi="Times New Roman" w:cs="Times New Roman"/>
                <w:sz w:val="24"/>
                <w:szCs w:val="24"/>
                <w:lang w:val="id-ID"/>
              </w:rPr>
              <w:t xml:space="preserve">eran DPPKBP2PA terutama bidang </w:t>
            </w:r>
            <w:r>
              <w:rPr>
                <w:rFonts w:ascii="Times New Roman" w:hAnsi="Times New Roman" w:cs="Times New Roman"/>
                <w:sz w:val="24"/>
                <w:szCs w:val="24"/>
                <w:lang w:val="id-ID"/>
              </w:rPr>
              <w:t>P2PA, dalam menyikapi permasalahan yang terjadi terhadap tindakan kekerasan terhadap anak ?</w:t>
            </w:r>
          </w:p>
        </w:tc>
        <w:tc>
          <w:tcPr>
            <w:tcW w:w="3438" w:type="dxa"/>
          </w:tcPr>
          <w:p w14:paraId="0BB4BF05" w14:textId="015B84BB" w:rsidR="00FD4BE6" w:rsidRDefault="000630A0" w:rsidP="001C600C">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nya ya mungkin kita sangat memperhatikan korban ketika mengalami tindakan kekerasan terhadap</w:t>
            </w:r>
            <w:r w:rsidR="004E63A4">
              <w:rPr>
                <w:rFonts w:ascii="Times New Roman" w:hAnsi="Times New Roman" w:cs="Times New Roman"/>
                <w:sz w:val="24"/>
                <w:szCs w:val="24"/>
                <w:lang w:val="id-ID"/>
              </w:rPr>
              <w:t xml:space="preserve"> anak seperti dalam penangannya</w:t>
            </w:r>
            <w:r w:rsidR="001318C6">
              <w:rPr>
                <w:rFonts w:ascii="Times New Roman" w:hAnsi="Times New Roman" w:cs="Times New Roman"/>
                <w:sz w:val="24"/>
                <w:szCs w:val="24"/>
                <w:lang w:val="id-ID"/>
              </w:rPr>
              <w:t>, penanganan itu meliputi pendampingan, pengaduan dan konseling.</w:t>
            </w:r>
            <w:r w:rsidR="004E63A4">
              <w:rPr>
                <w:rFonts w:ascii="Times New Roman" w:hAnsi="Times New Roman" w:cs="Times New Roman"/>
                <w:sz w:val="24"/>
                <w:szCs w:val="24"/>
                <w:lang w:val="id-ID"/>
              </w:rPr>
              <w:t xml:space="preserve"> </w:t>
            </w:r>
            <w:r>
              <w:rPr>
                <w:rFonts w:ascii="Times New Roman" w:hAnsi="Times New Roman" w:cs="Times New Roman"/>
                <w:sz w:val="24"/>
                <w:szCs w:val="24"/>
                <w:lang w:val="id-ID"/>
              </w:rPr>
              <w:t>itu yang semua itu ketika ada bantuan hukum</w:t>
            </w:r>
            <w:r w:rsidR="001318C6">
              <w:rPr>
                <w:rFonts w:ascii="Times New Roman" w:hAnsi="Times New Roman" w:cs="Times New Roman"/>
                <w:sz w:val="24"/>
                <w:szCs w:val="24"/>
                <w:lang w:val="id-ID"/>
              </w:rPr>
              <w:t>,</w:t>
            </w:r>
            <w:r w:rsidR="00A473EA">
              <w:rPr>
                <w:rFonts w:ascii="Times New Roman" w:hAnsi="Times New Roman" w:cs="Times New Roman"/>
                <w:sz w:val="24"/>
                <w:szCs w:val="24"/>
                <w:lang w:val="id-ID"/>
              </w:rPr>
              <w:t xml:space="preserve"> </w:t>
            </w:r>
            <w:r>
              <w:rPr>
                <w:rFonts w:ascii="Times New Roman" w:hAnsi="Times New Roman" w:cs="Times New Roman"/>
                <w:sz w:val="24"/>
                <w:szCs w:val="24"/>
                <w:lang w:val="id-ID"/>
              </w:rPr>
              <w:t>dll. disisi lain juga ya ada pendampingan.</w:t>
            </w:r>
            <w:r w:rsidR="000B519F">
              <w:rPr>
                <w:rFonts w:ascii="Times New Roman" w:hAnsi="Times New Roman" w:cs="Times New Roman"/>
                <w:sz w:val="24"/>
                <w:szCs w:val="24"/>
                <w:lang w:val="id-ID"/>
              </w:rPr>
              <w:t xml:space="preserve"> Serta melaksanakan tugas dengan baik </w:t>
            </w:r>
            <w:r w:rsidR="000B519F">
              <w:rPr>
                <w:rFonts w:ascii="Times New Roman" w:hAnsi="Times New Roman" w:cs="Times New Roman"/>
                <w:sz w:val="24"/>
                <w:szCs w:val="24"/>
                <w:lang w:val="id-ID"/>
              </w:rPr>
              <w:lastRenderedPageBreak/>
              <w:t xml:space="preserve">seperti </w:t>
            </w:r>
            <w:r w:rsidR="001C600C" w:rsidRPr="001C600C">
              <w:rPr>
                <w:rFonts w:ascii="Times New Roman" w:hAnsi="Times New Roman" w:cs="Times New Roman"/>
                <w:sz w:val="24"/>
                <w:szCs w:val="24"/>
                <w:lang w:val="id-ID"/>
              </w:rPr>
              <w:t>sosialisasi dan memberikan edukasi</w:t>
            </w:r>
            <w:r w:rsidR="001C600C">
              <w:rPr>
                <w:rFonts w:ascii="Times New Roman" w:hAnsi="Times New Roman" w:cs="Times New Roman"/>
                <w:i/>
                <w:sz w:val="24"/>
                <w:szCs w:val="24"/>
                <w:lang w:val="id-ID"/>
              </w:rPr>
              <w:t xml:space="preserve"> </w:t>
            </w:r>
            <w:r w:rsidR="000B519F">
              <w:rPr>
                <w:rFonts w:ascii="Times New Roman" w:hAnsi="Times New Roman" w:cs="Times New Roman"/>
                <w:sz w:val="24"/>
                <w:szCs w:val="24"/>
                <w:lang w:val="id-ID"/>
              </w:rPr>
              <w:t>ke masyarakat itu agar dapat mengurangi angka kekerasan anak.</w:t>
            </w:r>
          </w:p>
        </w:tc>
      </w:tr>
      <w:tr w:rsidR="00FD4BE6" w14:paraId="00A81175" w14:textId="77777777" w:rsidTr="00513DB7">
        <w:tc>
          <w:tcPr>
            <w:tcW w:w="0" w:type="auto"/>
            <w:vAlign w:val="center"/>
          </w:tcPr>
          <w:p w14:paraId="10EE4D70" w14:textId="77777777" w:rsidR="00FD4BE6" w:rsidRDefault="00FD4BE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2.</w:t>
            </w:r>
          </w:p>
        </w:tc>
        <w:tc>
          <w:tcPr>
            <w:tcW w:w="3930" w:type="dxa"/>
          </w:tcPr>
          <w:p w14:paraId="211D8533" w14:textId="77777777" w:rsidR="00FD4BE6" w:rsidRDefault="000630A0"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ja pr</w:t>
            </w:r>
            <w:r w:rsidR="002164E0">
              <w:rPr>
                <w:rFonts w:ascii="Times New Roman" w:hAnsi="Times New Roman" w:cs="Times New Roman"/>
                <w:sz w:val="24"/>
                <w:szCs w:val="24"/>
                <w:lang w:val="id-ID"/>
              </w:rPr>
              <w:t xml:space="preserve">ogram </w:t>
            </w:r>
            <w:r w:rsidR="00597D08">
              <w:rPr>
                <w:rFonts w:ascii="Times New Roman" w:hAnsi="Times New Roman" w:cs="Times New Roman"/>
                <w:sz w:val="24"/>
                <w:szCs w:val="24"/>
                <w:lang w:val="id-ID"/>
              </w:rPr>
              <w:t xml:space="preserve">– program yang ada pada bidang </w:t>
            </w:r>
            <w:r w:rsidR="002164E0">
              <w:rPr>
                <w:rFonts w:ascii="Times New Roman" w:hAnsi="Times New Roman" w:cs="Times New Roman"/>
                <w:sz w:val="24"/>
                <w:szCs w:val="24"/>
                <w:lang w:val="id-ID"/>
              </w:rPr>
              <w:t>P2PA</w:t>
            </w:r>
            <w:r w:rsidR="009A1EF3">
              <w:rPr>
                <w:rFonts w:ascii="Times New Roman" w:hAnsi="Times New Roman" w:cs="Times New Roman"/>
                <w:sz w:val="24"/>
                <w:szCs w:val="24"/>
                <w:lang w:val="id-ID"/>
              </w:rPr>
              <w:t xml:space="preserve"> dalam tindakan kekerasan terhadap anak</w:t>
            </w:r>
            <w:r w:rsidR="002164E0">
              <w:rPr>
                <w:rFonts w:ascii="Times New Roman" w:hAnsi="Times New Roman" w:cs="Times New Roman"/>
                <w:sz w:val="24"/>
                <w:szCs w:val="24"/>
                <w:lang w:val="id-ID"/>
              </w:rPr>
              <w:t xml:space="preserve"> ? dan sejak kapan program tersebut berjalan ? apakah masih bertahan sampai sekarang ?</w:t>
            </w:r>
          </w:p>
        </w:tc>
        <w:tc>
          <w:tcPr>
            <w:tcW w:w="3438" w:type="dxa"/>
          </w:tcPr>
          <w:p w14:paraId="048BC242" w14:textId="0A6A590B" w:rsidR="00FD4BE6" w:rsidRDefault="000630A0"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a banyak mba a</w:t>
            </w:r>
            <w:r w:rsidR="006D4DC9">
              <w:rPr>
                <w:rFonts w:ascii="Times New Roman" w:hAnsi="Times New Roman" w:cs="Times New Roman"/>
                <w:sz w:val="24"/>
                <w:szCs w:val="24"/>
                <w:lang w:val="id-ID"/>
              </w:rPr>
              <w:t xml:space="preserve">da sosialisasi, edukasi, </w:t>
            </w:r>
            <w:r>
              <w:rPr>
                <w:rFonts w:ascii="Times New Roman" w:hAnsi="Times New Roman" w:cs="Times New Roman"/>
                <w:sz w:val="24"/>
                <w:szCs w:val="24"/>
                <w:lang w:val="id-ID"/>
              </w:rPr>
              <w:t>dll. berdiri dari sejak dinas ini ada dan ya bertahan sampai sekarang.</w:t>
            </w:r>
          </w:p>
        </w:tc>
      </w:tr>
      <w:tr w:rsidR="00FD4BE6" w14:paraId="12C8069E" w14:textId="77777777" w:rsidTr="00513DB7">
        <w:tc>
          <w:tcPr>
            <w:tcW w:w="0" w:type="auto"/>
            <w:vAlign w:val="center"/>
          </w:tcPr>
          <w:p w14:paraId="4AB260D0" w14:textId="77777777" w:rsidR="00FD4BE6" w:rsidRDefault="00FD4BE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30" w:type="dxa"/>
          </w:tcPr>
          <w:p w14:paraId="3838E4F4" w14:textId="77777777" w:rsidR="00FD4BE6" w:rsidRDefault="00973C29"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w:t>
            </w:r>
            <w:r w:rsidR="00597D08">
              <w:rPr>
                <w:rFonts w:ascii="Times New Roman" w:hAnsi="Times New Roman" w:cs="Times New Roman"/>
                <w:sz w:val="24"/>
                <w:szCs w:val="24"/>
                <w:lang w:val="id-ID"/>
              </w:rPr>
              <w:t xml:space="preserve">mana keterkaitan bidang </w:t>
            </w:r>
            <w:r w:rsidR="002164E0">
              <w:rPr>
                <w:rFonts w:ascii="Times New Roman" w:hAnsi="Times New Roman" w:cs="Times New Roman"/>
                <w:sz w:val="24"/>
                <w:szCs w:val="24"/>
                <w:lang w:val="id-ID"/>
              </w:rPr>
              <w:t>P2PA</w:t>
            </w:r>
            <w:r w:rsidR="00D01C39">
              <w:rPr>
                <w:rFonts w:ascii="Times New Roman" w:hAnsi="Times New Roman" w:cs="Times New Roman"/>
                <w:sz w:val="24"/>
                <w:szCs w:val="24"/>
                <w:lang w:val="id-ID"/>
              </w:rPr>
              <w:t xml:space="preserve"> pada DPPKBP2PA</w:t>
            </w:r>
            <w:r w:rsidR="002164E0">
              <w:rPr>
                <w:rFonts w:ascii="Times New Roman" w:hAnsi="Times New Roman" w:cs="Times New Roman"/>
                <w:sz w:val="24"/>
                <w:szCs w:val="24"/>
                <w:lang w:val="id-ID"/>
              </w:rPr>
              <w:t xml:space="preserve"> dalam menangani setiap ada kas</w:t>
            </w:r>
            <w:r w:rsidR="001D19DA">
              <w:rPr>
                <w:rFonts w:ascii="Times New Roman" w:hAnsi="Times New Roman" w:cs="Times New Roman"/>
                <w:sz w:val="24"/>
                <w:szCs w:val="24"/>
                <w:lang w:val="id-ID"/>
              </w:rPr>
              <w:t>us yang masuk, terutama menangani</w:t>
            </w:r>
            <w:r w:rsidR="002164E0">
              <w:rPr>
                <w:rFonts w:ascii="Times New Roman" w:hAnsi="Times New Roman" w:cs="Times New Roman"/>
                <w:sz w:val="24"/>
                <w:szCs w:val="24"/>
                <w:lang w:val="id-ID"/>
              </w:rPr>
              <w:t xml:space="preserve"> anak korban kekerasan ?</w:t>
            </w:r>
          </w:p>
        </w:tc>
        <w:tc>
          <w:tcPr>
            <w:tcW w:w="3438" w:type="dxa"/>
          </w:tcPr>
          <w:p w14:paraId="79B43E54" w14:textId="77777777" w:rsidR="00FD4BE6" w:rsidRDefault="000630A0"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w:t>
            </w:r>
            <w:r w:rsidR="00F02823">
              <w:rPr>
                <w:rFonts w:ascii="Times New Roman" w:hAnsi="Times New Roman" w:cs="Times New Roman"/>
                <w:sz w:val="24"/>
                <w:szCs w:val="24"/>
                <w:lang w:val="id-ID"/>
              </w:rPr>
              <w:t>eterkaitan k</w:t>
            </w:r>
            <w:r>
              <w:rPr>
                <w:rFonts w:ascii="Times New Roman" w:hAnsi="Times New Roman" w:cs="Times New Roman"/>
                <w:sz w:val="24"/>
                <w:szCs w:val="24"/>
                <w:lang w:val="id-ID"/>
              </w:rPr>
              <w:t>alo antar bidang eng</w:t>
            </w:r>
            <w:r w:rsidR="001F0436">
              <w:rPr>
                <w:rFonts w:ascii="Times New Roman" w:hAnsi="Times New Roman" w:cs="Times New Roman"/>
                <w:sz w:val="24"/>
                <w:szCs w:val="24"/>
                <w:lang w:val="id-ID"/>
              </w:rPr>
              <w:t>gak kalo antar instansi sih ada dalam menangani kasus kekerasan terhadap anak.</w:t>
            </w:r>
            <w:r w:rsidR="00F02823">
              <w:rPr>
                <w:rFonts w:ascii="Times New Roman" w:hAnsi="Times New Roman" w:cs="Times New Roman"/>
                <w:sz w:val="24"/>
                <w:szCs w:val="24"/>
                <w:lang w:val="id-ID"/>
              </w:rPr>
              <w:t xml:space="preserve"> Karena setiap bidang di DPPKBP2PA itu tugas nya berbeda – beda yang terkhusus </w:t>
            </w:r>
            <w:r w:rsidR="00021B45">
              <w:rPr>
                <w:rFonts w:ascii="Times New Roman" w:hAnsi="Times New Roman" w:cs="Times New Roman"/>
                <w:sz w:val="24"/>
                <w:szCs w:val="24"/>
                <w:lang w:val="id-ID"/>
              </w:rPr>
              <w:t>tentang menangani</w:t>
            </w:r>
            <w:r w:rsidR="00024619">
              <w:rPr>
                <w:rFonts w:ascii="Times New Roman" w:hAnsi="Times New Roman" w:cs="Times New Roman"/>
                <w:sz w:val="24"/>
                <w:szCs w:val="24"/>
                <w:lang w:val="id-ID"/>
              </w:rPr>
              <w:t xml:space="preserve"> </w:t>
            </w:r>
            <w:r w:rsidR="00021B45">
              <w:rPr>
                <w:rFonts w:ascii="Times New Roman" w:hAnsi="Times New Roman" w:cs="Times New Roman"/>
                <w:sz w:val="24"/>
                <w:szCs w:val="24"/>
                <w:lang w:val="id-ID"/>
              </w:rPr>
              <w:t>kekerasan terhadap</w:t>
            </w:r>
            <w:r w:rsidR="00F02823">
              <w:rPr>
                <w:rFonts w:ascii="Times New Roman" w:hAnsi="Times New Roman" w:cs="Times New Roman"/>
                <w:sz w:val="24"/>
                <w:szCs w:val="24"/>
                <w:lang w:val="id-ID"/>
              </w:rPr>
              <w:t xml:space="preserve"> perempuan dan anak</w:t>
            </w:r>
            <w:r w:rsidR="00024619">
              <w:rPr>
                <w:rFonts w:ascii="Times New Roman" w:hAnsi="Times New Roman" w:cs="Times New Roman"/>
                <w:sz w:val="24"/>
                <w:szCs w:val="24"/>
                <w:lang w:val="id-ID"/>
              </w:rPr>
              <w:t xml:space="preserve"> itu bidang P2PA, </w:t>
            </w:r>
            <w:r w:rsidR="00F02823">
              <w:rPr>
                <w:rFonts w:ascii="Times New Roman" w:hAnsi="Times New Roman" w:cs="Times New Roman"/>
                <w:sz w:val="24"/>
                <w:szCs w:val="24"/>
                <w:lang w:val="id-ID"/>
              </w:rPr>
              <w:t>jadi keterkaitanya antar instansi</w:t>
            </w:r>
            <w:r w:rsidR="00D01C39">
              <w:rPr>
                <w:rFonts w:ascii="Times New Roman" w:hAnsi="Times New Roman" w:cs="Times New Roman"/>
                <w:sz w:val="24"/>
                <w:szCs w:val="24"/>
                <w:lang w:val="id-ID"/>
              </w:rPr>
              <w:t xml:space="preserve"> seperti dengan </w:t>
            </w:r>
            <w:r w:rsidR="00D01C39">
              <w:rPr>
                <w:rFonts w:ascii="Times New Roman" w:hAnsi="Times New Roman" w:cs="Times New Roman"/>
                <w:sz w:val="24"/>
                <w:szCs w:val="24"/>
                <w:lang w:val="id-ID"/>
              </w:rPr>
              <w:lastRenderedPageBreak/>
              <w:t>kejaksaan, kepolisian, psikologi rs kardinah, dll</w:t>
            </w:r>
            <w:r w:rsidR="00024619">
              <w:rPr>
                <w:rFonts w:ascii="Times New Roman" w:hAnsi="Times New Roman" w:cs="Times New Roman"/>
                <w:sz w:val="24"/>
                <w:szCs w:val="24"/>
                <w:lang w:val="id-ID"/>
              </w:rPr>
              <w:t>.</w:t>
            </w:r>
          </w:p>
        </w:tc>
      </w:tr>
      <w:tr w:rsidR="009A1EF3" w14:paraId="08E99B11" w14:textId="77777777" w:rsidTr="00513DB7">
        <w:tc>
          <w:tcPr>
            <w:tcW w:w="0" w:type="auto"/>
            <w:vAlign w:val="center"/>
          </w:tcPr>
          <w:p w14:paraId="1EB296AB" w14:textId="77777777" w:rsidR="009A1EF3"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3930" w:type="dxa"/>
          </w:tcPr>
          <w:p w14:paraId="444AEB99" w14:textId="77777777" w:rsidR="009A1EF3" w:rsidRDefault="00520F3B"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tujuan diadak</w:t>
            </w:r>
            <w:r w:rsidR="00066C1A">
              <w:rPr>
                <w:rFonts w:ascii="Times New Roman" w:hAnsi="Times New Roman" w:cs="Times New Roman"/>
                <w:sz w:val="24"/>
                <w:szCs w:val="24"/>
                <w:lang w:val="id-ID"/>
              </w:rPr>
              <w:t>a</w:t>
            </w:r>
            <w:r w:rsidR="006D487B">
              <w:rPr>
                <w:rFonts w:ascii="Times New Roman" w:hAnsi="Times New Roman" w:cs="Times New Roman"/>
                <w:sz w:val="24"/>
                <w:szCs w:val="24"/>
                <w:lang w:val="id-ID"/>
              </w:rPr>
              <w:t xml:space="preserve">nnya program </w:t>
            </w:r>
            <w:r>
              <w:rPr>
                <w:rFonts w:ascii="Times New Roman" w:hAnsi="Times New Roman" w:cs="Times New Roman"/>
                <w:sz w:val="24"/>
                <w:szCs w:val="24"/>
                <w:lang w:val="id-ID"/>
              </w:rPr>
              <w:t>pencegahan ?</w:t>
            </w:r>
          </w:p>
        </w:tc>
        <w:tc>
          <w:tcPr>
            <w:tcW w:w="3438" w:type="dxa"/>
          </w:tcPr>
          <w:p w14:paraId="093D1F62" w14:textId="77777777" w:rsidR="009A1EF3" w:rsidRDefault="00A81AFD"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di</w:t>
            </w:r>
            <w:r w:rsidR="000630A0">
              <w:rPr>
                <w:rFonts w:ascii="Times New Roman" w:hAnsi="Times New Roman" w:cs="Times New Roman"/>
                <w:sz w:val="24"/>
                <w:szCs w:val="24"/>
                <w:lang w:val="id-ID"/>
              </w:rPr>
              <w:t>adakannya program pencegahan itu untuk mengurangi kekerasan terhadap anak dan perempuan.</w:t>
            </w:r>
          </w:p>
        </w:tc>
      </w:tr>
      <w:tr w:rsidR="005C0415" w14:paraId="470B45C9" w14:textId="77777777" w:rsidTr="00513DB7">
        <w:tc>
          <w:tcPr>
            <w:tcW w:w="0" w:type="auto"/>
            <w:vAlign w:val="center"/>
          </w:tcPr>
          <w:p w14:paraId="04EE91F4" w14:textId="77777777" w:rsidR="005C0415"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30" w:type="dxa"/>
          </w:tcPr>
          <w:p w14:paraId="4F61E8A6" w14:textId="77777777" w:rsidR="005C0415" w:rsidRDefault="005C0415"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ja bentuk program pencegahan ?</w:t>
            </w:r>
          </w:p>
        </w:tc>
        <w:tc>
          <w:tcPr>
            <w:tcW w:w="3438" w:type="dxa"/>
          </w:tcPr>
          <w:p w14:paraId="7A270C2E" w14:textId="77777777" w:rsidR="005C0415" w:rsidRDefault="000630A0"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osiali</w:t>
            </w:r>
            <w:r w:rsidR="00A81AFD">
              <w:rPr>
                <w:rFonts w:ascii="Times New Roman" w:hAnsi="Times New Roman" w:cs="Times New Roman"/>
                <w:sz w:val="24"/>
                <w:szCs w:val="24"/>
                <w:lang w:val="id-ID"/>
              </w:rPr>
              <w:t>s</w:t>
            </w:r>
            <w:r>
              <w:rPr>
                <w:rFonts w:ascii="Times New Roman" w:hAnsi="Times New Roman" w:cs="Times New Roman"/>
                <w:sz w:val="24"/>
                <w:szCs w:val="24"/>
                <w:lang w:val="id-ID"/>
              </w:rPr>
              <w:t>asi, edukasi, advokasi, dll.</w:t>
            </w:r>
          </w:p>
        </w:tc>
      </w:tr>
      <w:tr w:rsidR="00520F3B" w14:paraId="58B922CC" w14:textId="77777777" w:rsidTr="00513DB7">
        <w:tc>
          <w:tcPr>
            <w:tcW w:w="0" w:type="auto"/>
            <w:vAlign w:val="center"/>
          </w:tcPr>
          <w:p w14:paraId="1680FA47" w14:textId="77777777" w:rsidR="00520F3B"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930" w:type="dxa"/>
          </w:tcPr>
          <w:p w14:paraId="6D0E297E" w14:textId="77777777" w:rsidR="00520F3B" w:rsidRDefault="005C0415"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da hasil dari program pencegahan ? Dan apa hasil yang diperoleh dari program pencegahan ?</w:t>
            </w:r>
          </w:p>
        </w:tc>
        <w:tc>
          <w:tcPr>
            <w:tcW w:w="3438" w:type="dxa"/>
          </w:tcPr>
          <w:p w14:paraId="535AAD59" w14:textId="77777777" w:rsidR="00520F3B" w:rsidRDefault="000630A0"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ambah angka, karena gini kasus itu ibaratnya itu gunung es kita tau pucuknya semakin tau sini</w:t>
            </w:r>
            <w:r w:rsidR="00263FC4">
              <w:rPr>
                <w:rFonts w:ascii="Times New Roman" w:hAnsi="Times New Roman" w:cs="Times New Roman"/>
                <w:sz w:val="24"/>
                <w:szCs w:val="24"/>
                <w:lang w:val="id-ID"/>
              </w:rPr>
              <w:t xml:space="preserve"> pucuknya kita naik ke atas nanti ke bawah itu semakin banyak. Jadi sebenarnya hasilnya menambah karena semakin kesini</w:t>
            </w:r>
            <w:r w:rsidR="00F5249A">
              <w:rPr>
                <w:rFonts w:ascii="Times New Roman" w:hAnsi="Times New Roman" w:cs="Times New Roman"/>
                <w:sz w:val="24"/>
                <w:szCs w:val="24"/>
                <w:lang w:val="id-ID"/>
              </w:rPr>
              <w:t xml:space="preserve"> semakin banyak. J</w:t>
            </w:r>
            <w:r w:rsidR="00263FC4">
              <w:rPr>
                <w:rFonts w:ascii="Times New Roman" w:hAnsi="Times New Roman" w:cs="Times New Roman"/>
                <w:sz w:val="24"/>
                <w:szCs w:val="24"/>
                <w:lang w:val="id-ID"/>
              </w:rPr>
              <w:t>adi target disini itu sebenarnya susah, target disini itu ada kalo</w:t>
            </w:r>
            <w:r w:rsidR="004F26EB">
              <w:rPr>
                <w:rFonts w:ascii="Times New Roman" w:hAnsi="Times New Roman" w:cs="Times New Roman"/>
                <w:sz w:val="24"/>
                <w:szCs w:val="24"/>
                <w:lang w:val="id-ID"/>
              </w:rPr>
              <w:t xml:space="preserve"> pencegahan itu berkurang tapi kalo </w:t>
            </w:r>
            <w:r w:rsidR="00F5249A">
              <w:rPr>
                <w:rFonts w:ascii="Times New Roman" w:hAnsi="Times New Roman" w:cs="Times New Roman"/>
                <w:sz w:val="24"/>
                <w:szCs w:val="24"/>
                <w:lang w:val="id-ID"/>
              </w:rPr>
              <w:t xml:space="preserve">target penanganan </w:t>
            </w:r>
            <w:r w:rsidR="004F26EB">
              <w:rPr>
                <w:rFonts w:ascii="Times New Roman" w:hAnsi="Times New Roman" w:cs="Times New Roman"/>
                <w:sz w:val="24"/>
                <w:szCs w:val="24"/>
                <w:lang w:val="id-ID"/>
              </w:rPr>
              <w:t xml:space="preserve">target penanganan itu bertambah, jadi kalo penanganan ya kalo bicara </w:t>
            </w:r>
            <w:r w:rsidR="004F26EB">
              <w:rPr>
                <w:rFonts w:ascii="Times New Roman" w:hAnsi="Times New Roman" w:cs="Times New Roman"/>
                <w:sz w:val="24"/>
                <w:szCs w:val="24"/>
                <w:lang w:val="id-ID"/>
              </w:rPr>
              <w:lastRenderedPageBreak/>
              <w:t>dinas targetnya itu penanganan itu penginnya itu kalo penanganan itu semakin banyak cuma kalo pencegahan itu semakin berkurang.</w:t>
            </w:r>
            <w:r w:rsidR="00A81AFD">
              <w:rPr>
                <w:rFonts w:ascii="Times New Roman" w:hAnsi="Times New Roman" w:cs="Times New Roman"/>
                <w:sz w:val="24"/>
                <w:szCs w:val="24"/>
                <w:lang w:val="id-ID"/>
              </w:rPr>
              <w:t xml:space="preserve"> Karena kalo pencegahan itu indi</w:t>
            </w:r>
            <w:r w:rsidR="004F26EB">
              <w:rPr>
                <w:rFonts w:ascii="Times New Roman" w:hAnsi="Times New Roman" w:cs="Times New Roman"/>
                <w:sz w:val="24"/>
                <w:szCs w:val="24"/>
                <w:lang w:val="id-ID"/>
              </w:rPr>
              <w:t>kator keberhasilannya mencegah atau pencegahan berarti itu kan enggak ada sedangkan kalo penanganan berarti kita semakin banyak menangani di kantornya semakin banyak</w:t>
            </w:r>
            <w:r w:rsidR="00C81ADD">
              <w:rPr>
                <w:rFonts w:ascii="Times New Roman" w:hAnsi="Times New Roman" w:cs="Times New Roman"/>
                <w:sz w:val="24"/>
                <w:szCs w:val="24"/>
                <w:lang w:val="id-ID"/>
              </w:rPr>
              <w:t xml:space="preserve"> menangani kasus tandanya semakin berhasil kita menangani. Kalo dikaitkan satu sama lain gimana jadi patokan keberhasilannya itu gimana susah karena ada penanganan ada pencegahan kecuali kita salah satu mencegah. Jadi intinya targetnya itu berbeda.</w:t>
            </w:r>
            <w:r w:rsidR="004F26EB">
              <w:rPr>
                <w:rFonts w:ascii="Times New Roman" w:hAnsi="Times New Roman" w:cs="Times New Roman"/>
                <w:sz w:val="24"/>
                <w:szCs w:val="24"/>
                <w:lang w:val="id-ID"/>
              </w:rPr>
              <w:t xml:space="preserve"> </w:t>
            </w:r>
          </w:p>
        </w:tc>
      </w:tr>
      <w:tr w:rsidR="00FD4BE6" w14:paraId="387537D1" w14:textId="77777777" w:rsidTr="00513DB7">
        <w:tc>
          <w:tcPr>
            <w:tcW w:w="0" w:type="auto"/>
            <w:vAlign w:val="center"/>
          </w:tcPr>
          <w:p w14:paraId="5178C26D"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r w:rsidR="00FD4BE6">
              <w:rPr>
                <w:rFonts w:ascii="Times New Roman" w:hAnsi="Times New Roman" w:cs="Times New Roman"/>
                <w:sz w:val="24"/>
                <w:szCs w:val="24"/>
                <w:lang w:val="id-ID"/>
              </w:rPr>
              <w:t>.</w:t>
            </w:r>
          </w:p>
        </w:tc>
        <w:tc>
          <w:tcPr>
            <w:tcW w:w="3930" w:type="dxa"/>
          </w:tcPr>
          <w:p w14:paraId="20C7B308" w14:textId="77777777" w:rsidR="00FD4BE6" w:rsidRDefault="00597D08"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bidang </w:t>
            </w:r>
            <w:r w:rsidR="002164E0">
              <w:rPr>
                <w:rFonts w:ascii="Times New Roman" w:hAnsi="Times New Roman" w:cs="Times New Roman"/>
                <w:sz w:val="24"/>
                <w:szCs w:val="24"/>
                <w:lang w:val="id-ID"/>
              </w:rPr>
              <w:t xml:space="preserve">P2PA mengadakan </w:t>
            </w:r>
            <w:r w:rsidR="009562C8">
              <w:rPr>
                <w:rFonts w:ascii="Times New Roman" w:hAnsi="Times New Roman" w:cs="Times New Roman"/>
                <w:sz w:val="24"/>
                <w:szCs w:val="24"/>
                <w:lang w:val="id-ID"/>
              </w:rPr>
              <w:lastRenderedPageBreak/>
              <w:t>kegiatan advokasi</w:t>
            </w:r>
            <w:r w:rsidR="009A1EF3">
              <w:rPr>
                <w:rFonts w:ascii="Times New Roman" w:hAnsi="Times New Roman" w:cs="Times New Roman"/>
                <w:sz w:val="24"/>
                <w:szCs w:val="24"/>
                <w:lang w:val="id-ID"/>
              </w:rPr>
              <w:t xml:space="preserve"> kekerasan terhadap anak </w:t>
            </w:r>
            <w:r w:rsidR="002164E0">
              <w:rPr>
                <w:rFonts w:ascii="Times New Roman" w:hAnsi="Times New Roman" w:cs="Times New Roman"/>
                <w:sz w:val="24"/>
                <w:szCs w:val="24"/>
                <w:lang w:val="id-ID"/>
              </w:rPr>
              <w:t>? seperti apa bentuknya ?</w:t>
            </w:r>
          </w:p>
        </w:tc>
        <w:tc>
          <w:tcPr>
            <w:tcW w:w="3438" w:type="dxa"/>
          </w:tcPr>
          <w:p w14:paraId="282BEECF" w14:textId="77777777" w:rsidR="00FD4BE6" w:rsidRDefault="00C81ADD"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Iya ada, bentuk advokasi yaitu </w:t>
            </w:r>
            <w:r>
              <w:rPr>
                <w:rFonts w:ascii="Times New Roman" w:hAnsi="Times New Roman" w:cs="Times New Roman"/>
                <w:sz w:val="24"/>
                <w:szCs w:val="24"/>
                <w:lang w:val="id-ID"/>
              </w:rPr>
              <w:lastRenderedPageBreak/>
              <w:t>rapat dan ppt puspa. Ppt puspa itu kan di bawah nya ada mitra – mitra ya kaya kejaksaan, kepolisian itu kan ada rapat ya rapat penanganan kasus intinya.</w:t>
            </w:r>
          </w:p>
        </w:tc>
      </w:tr>
      <w:tr w:rsidR="00FD4BE6" w14:paraId="6A8DA81A" w14:textId="77777777" w:rsidTr="00513DB7">
        <w:tc>
          <w:tcPr>
            <w:tcW w:w="0" w:type="auto"/>
            <w:vAlign w:val="center"/>
          </w:tcPr>
          <w:p w14:paraId="03EB24BF"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r w:rsidR="00FD4BE6">
              <w:rPr>
                <w:rFonts w:ascii="Times New Roman" w:hAnsi="Times New Roman" w:cs="Times New Roman"/>
                <w:sz w:val="24"/>
                <w:szCs w:val="24"/>
                <w:lang w:val="id-ID"/>
              </w:rPr>
              <w:t>.</w:t>
            </w:r>
          </w:p>
        </w:tc>
        <w:tc>
          <w:tcPr>
            <w:tcW w:w="3930" w:type="dxa"/>
          </w:tcPr>
          <w:p w14:paraId="6EED625D" w14:textId="77777777" w:rsidR="00FD4BE6" w:rsidRDefault="009A1EF3"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w:t>
            </w:r>
            <w:r w:rsidR="009562C8">
              <w:rPr>
                <w:rFonts w:ascii="Times New Roman" w:hAnsi="Times New Roman" w:cs="Times New Roman"/>
                <w:sz w:val="24"/>
                <w:szCs w:val="24"/>
                <w:lang w:val="id-ID"/>
              </w:rPr>
              <w:t>fungsi diadakan kegiatan advokasi</w:t>
            </w:r>
            <w:r>
              <w:rPr>
                <w:rFonts w:ascii="Times New Roman" w:hAnsi="Times New Roman" w:cs="Times New Roman"/>
                <w:sz w:val="24"/>
                <w:szCs w:val="24"/>
                <w:lang w:val="id-ID"/>
              </w:rPr>
              <w:t xml:space="preserve"> kekerasan terhadap anak</w:t>
            </w:r>
            <w:r w:rsidR="002164E0">
              <w:rPr>
                <w:rFonts w:ascii="Times New Roman" w:hAnsi="Times New Roman" w:cs="Times New Roman"/>
                <w:sz w:val="24"/>
                <w:szCs w:val="24"/>
                <w:lang w:val="id-ID"/>
              </w:rPr>
              <w:t xml:space="preserve"> ?</w:t>
            </w:r>
          </w:p>
        </w:tc>
        <w:tc>
          <w:tcPr>
            <w:tcW w:w="3438" w:type="dxa"/>
          </w:tcPr>
          <w:p w14:paraId="23E385B8" w14:textId="77777777" w:rsidR="00FD4BE6" w:rsidRDefault="00C81ADD"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ungsi advokasi itu ya biar kasus cepat terselesaikan.</w:t>
            </w:r>
          </w:p>
        </w:tc>
      </w:tr>
      <w:tr w:rsidR="00FD4BE6" w14:paraId="25CB494D" w14:textId="77777777" w:rsidTr="00513DB7">
        <w:tc>
          <w:tcPr>
            <w:tcW w:w="0" w:type="auto"/>
            <w:vAlign w:val="center"/>
          </w:tcPr>
          <w:p w14:paraId="5776D97E"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r w:rsidR="00FD4BE6">
              <w:rPr>
                <w:rFonts w:ascii="Times New Roman" w:hAnsi="Times New Roman" w:cs="Times New Roman"/>
                <w:sz w:val="24"/>
                <w:szCs w:val="24"/>
                <w:lang w:val="id-ID"/>
              </w:rPr>
              <w:t>.</w:t>
            </w:r>
          </w:p>
        </w:tc>
        <w:tc>
          <w:tcPr>
            <w:tcW w:w="3930" w:type="dxa"/>
          </w:tcPr>
          <w:p w14:paraId="05828DC5" w14:textId="77777777" w:rsidR="00FD4BE6" w:rsidRDefault="002164E0" w:rsidP="00F55C78">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apa saja s</w:t>
            </w:r>
            <w:r w:rsidR="009562C8">
              <w:rPr>
                <w:rFonts w:ascii="Times New Roman" w:hAnsi="Times New Roman" w:cs="Times New Roman"/>
                <w:sz w:val="24"/>
                <w:szCs w:val="24"/>
                <w:lang w:val="id-ID"/>
              </w:rPr>
              <w:t>asaran kegiatan advokasi</w:t>
            </w:r>
            <w:r w:rsidR="009A1EF3">
              <w:rPr>
                <w:rFonts w:ascii="Times New Roman" w:hAnsi="Times New Roman" w:cs="Times New Roman"/>
                <w:sz w:val="24"/>
                <w:szCs w:val="24"/>
                <w:lang w:val="id-ID"/>
              </w:rPr>
              <w:t xml:space="preserve"> kekerasan terhadap anak</w:t>
            </w:r>
            <w:r>
              <w:rPr>
                <w:rFonts w:ascii="Times New Roman" w:hAnsi="Times New Roman" w:cs="Times New Roman"/>
                <w:sz w:val="24"/>
                <w:szCs w:val="24"/>
                <w:lang w:val="id-ID"/>
              </w:rPr>
              <w:t>? Dan d</w:t>
            </w:r>
            <w:r w:rsidR="009562C8">
              <w:rPr>
                <w:rFonts w:ascii="Times New Roman" w:hAnsi="Times New Roman" w:cs="Times New Roman"/>
                <w:sz w:val="24"/>
                <w:szCs w:val="24"/>
                <w:lang w:val="id-ID"/>
              </w:rPr>
              <w:t>imana saja kegiatan advokasi</w:t>
            </w:r>
            <w:r w:rsidR="009A1EF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iadakan ? </w:t>
            </w:r>
          </w:p>
        </w:tc>
        <w:tc>
          <w:tcPr>
            <w:tcW w:w="3438" w:type="dxa"/>
          </w:tcPr>
          <w:p w14:paraId="7C856D9E" w14:textId="77777777" w:rsidR="00FD4BE6" w:rsidRDefault="00C81ADD"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sarannya ada yang masyarakat umum ada juga instansi. Kalo masyarakat umum kan advokasi itu biasanya terkait</w:t>
            </w:r>
            <w:r w:rsidR="00A81AFD">
              <w:rPr>
                <w:rFonts w:ascii="Times New Roman" w:hAnsi="Times New Roman" w:cs="Times New Roman"/>
                <w:sz w:val="24"/>
                <w:szCs w:val="24"/>
                <w:lang w:val="id-ID"/>
              </w:rPr>
              <w:t xml:space="preserve"> kan sama sosialisasi itu sebena</w:t>
            </w:r>
            <w:r>
              <w:rPr>
                <w:rFonts w:ascii="Times New Roman" w:hAnsi="Times New Roman" w:cs="Times New Roman"/>
                <w:sz w:val="24"/>
                <w:szCs w:val="24"/>
                <w:lang w:val="id-ID"/>
              </w:rPr>
              <w:t>rnya sama. Cuma lebih seperti pengetahuan atau seperti</w:t>
            </w:r>
            <w:r w:rsidR="00C3336A">
              <w:rPr>
                <w:rFonts w:ascii="Times New Roman" w:hAnsi="Times New Roman" w:cs="Times New Roman"/>
                <w:sz w:val="24"/>
                <w:szCs w:val="24"/>
                <w:lang w:val="id-ID"/>
              </w:rPr>
              <w:t xml:space="preserve"> edukasi, kalo sama masyarakat yang di</w:t>
            </w:r>
            <w:r w:rsidR="00A81AFD">
              <w:rPr>
                <w:rFonts w:ascii="Times New Roman" w:hAnsi="Times New Roman" w:cs="Times New Roman"/>
                <w:sz w:val="24"/>
                <w:szCs w:val="24"/>
                <w:lang w:val="id-ID"/>
              </w:rPr>
              <w:t xml:space="preserve"> </w:t>
            </w:r>
            <w:r w:rsidR="00C3336A">
              <w:rPr>
                <w:rFonts w:ascii="Times New Roman" w:hAnsi="Times New Roman" w:cs="Times New Roman"/>
                <w:sz w:val="24"/>
                <w:szCs w:val="24"/>
                <w:lang w:val="id-ID"/>
              </w:rPr>
              <w:t xml:space="preserve">masyarakat di kecamatan, kelurahan, dll tapi kalo instansi advokasi di ppt puspa biasanya di kantor atau di tempat luar seperti, di dapoer tempo atau hotel sesuai anggaran saja. Kegiatan advokasi biasanya ya satu hari tapi beberapa kali </w:t>
            </w:r>
            <w:r w:rsidR="00C3336A">
              <w:rPr>
                <w:rFonts w:ascii="Times New Roman" w:hAnsi="Times New Roman" w:cs="Times New Roman"/>
                <w:sz w:val="24"/>
                <w:szCs w:val="24"/>
                <w:lang w:val="id-ID"/>
              </w:rPr>
              <w:lastRenderedPageBreak/>
              <w:t>dalam satu tahun.</w:t>
            </w:r>
          </w:p>
        </w:tc>
      </w:tr>
      <w:tr w:rsidR="00FD4BE6" w14:paraId="46DB98EA" w14:textId="77777777" w:rsidTr="00513DB7">
        <w:tc>
          <w:tcPr>
            <w:tcW w:w="0" w:type="auto"/>
            <w:vAlign w:val="center"/>
          </w:tcPr>
          <w:p w14:paraId="02C7CF0A"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0</w:t>
            </w:r>
            <w:r w:rsidR="00FD4BE6">
              <w:rPr>
                <w:rFonts w:ascii="Times New Roman" w:hAnsi="Times New Roman" w:cs="Times New Roman"/>
                <w:sz w:val="24"/>
                <w:szCs w:val="24"/>
                <w:lang w:val="id-ID"/>
              </w:rPr>
              <w:t>.</w:t>
            </w:r>
          </w:p>
        </w:tc>
        <w:tc>
          <w:tcPr>
            <w:tcW w:w="3930" w:type="dxa"/>
          </w:tcPr>
          <w:p w14:paraId="465E71B9" w14:textId="77777777" w:rsidR="00FD4BE6" w:rsidRDefault="002164E0"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 – hal apa saja yang perlu diperhatikan ketik</w:t>
            </w:r>
            <w:r w:rsidR="009A1EF3">
              <w:rPr>
                <w:rFonts w:ascii="Times New Roman" w:hAnsi="Times New Roman" w:cs="Times New Roman"/>
                <w:sz w:val="24"/>
                <w:szCs w:val="24"/>
                <w:lang w:val="id-ID"/>
              </w:rPr>
              <w:t>a melakukan</w:t>
            </w:r>
            <w:r w:rsidR="009562C8">
              <w:rPr>
                <w:rFonts w:ascii="Times New Roman" w:hAnsi="Times New Roman" w:cs="Times New Roman"/>
                <w:sz w:val="24"/>
                <w:szCs w:val="24"/>
                <w:lang w:val="id-ID"/>
              </w:rPr>
              <w:t xml:space="preserve"> kegiatan pencegahan dan advokasi</w:t>
            </w:r>
            <w:r>
              <w:rPr>
                <w:rFonts w:ascii="Times New Roman" w:hAnsi="Times New Roman" w:cs="Times New Roman"/>
                <w:sz w:val="24"/>
                <w:szCs w:val="24"/>
                <w:lang w:val="id-ID"/>
              </w:rPr>
              <w:t>?</w:t>
            </w:r>
          </w:p>
        </w:tc>
        <w:tc>
          <w:tcPr>
            <w:tcW w:w="3438" w:type="dxa"/>
          </w:tcPr>
          <w:p w14:paraId="303D9DCD" w14:textId="77777777" w:rsidR="00FD4BE6" w:rsidRDefault="00C3336A"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u undangan itu hal yang terpenting itu tamu undangan dan sama narasumber. Kita target nya apa dulu misalkan advokasi dalam TPPO berarti kan nanti itu biasanya kan itu TPPO (tindak pidana perdagangan orang) ke polres, kepolisian sama disini di kesbangpol (kesatuan bangsa politik).</w:t>
            </w:r>
          </w:p>
        </w:tc>
      </w:tr>
      <w:tr w:rsidR="00E90F86" w14:paraId="13033F14" w14:textId="77777777" w:rsidTr="00513DB7">
        <w:tc>
          <w:tcPr>
            <w:tcW w:w="0" w:type="auto"/>
            <w:vAlign w:val="center"/>
          </w:tcPr>
          <w:p w14:paraId="718621DF" w14:textId="77777777" w:rsidR="00E90F86" w:rsidRDefault="00E90F8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3930" w:type="dxa"/>
          </w:tcPr>
          <w:p w14:paraId="41CE522F" w14:textId="77777777" w:rsidR="00E90F86" w:rsidRDefault="00E90F86"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ja faktor penghambat ke</w:t>
            </w:r>
            <w:r w:rsidR="009562C8">
              <w:rPr>
                <w:rFonts w:ascii="Times New Roman" w:hAnsi="Times New Roman" w:cs="Times New Roman"/>
                <w:sz w:val="24"/>
                <w:szCs w:val="24"/>
                <w:lang w:val="id-ID"/>
              </w:rPr>
              <w:t>tika melakukan kegiatan pencegahan dan advokasi</w:t>
            </w:r>
            <w:r>
              <w:rPr>
                <w:rFonts w:ascii="Times New Roman" w:hAnsi="Times New Roman" w:cs="Times New Roman"/>
                <w:sz w:val="24"/>
                <w:szCs w:val="24"/>
                <w:lang w:val="id-ID"/>
              </w:rPr>
              <w:t>?</w:t>
            </w:r>
          </w:p>
        </w:tc>
        <w:tc>
          <w:tcPr>
            <w:tcW w:w="3438" w:type="dxa"/>
          </w:tcPr>
          <w:p w14:paraId="2333BDC0" w14:textId="77777777" w:rsidR="00E90F86" w:rsidRDefault="0028109F"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giatan pencegahan dan advokasi faktor penghambatnya itu sama, b</w:t>
            </w:r>
            <w:r w:rsidR="00C3336A">
              <w:rPr>
                <w:rFonts w:ascii="Times New Roman" w:hAnsi="Times New Roman" w:cs="Times New Roman"/>
                <w:sz w:val="24"/>
                <w:szCs w:val="24"/>
                <w:lang w:val="id-ID"/>
              </w:rPr>
              <w:t>iasanya itu ya pesertanya. Pesertanya itu bukan hambatan, lebih ke hambatan untuk menuju keberhasilan tujuannya itu nah baru di</w:t>
            </w:r>
            <w:r w:rsidR="00A81AFD">
              <w:rPr>
                <w:rFonts w:ascii="Times New Roman" w:hAnsi="Times New Roman" w:cs="Times New Roman"/>
                <w:sz w:val="24"/>
                <w:szCs w:val="24"/>
                <w:lang w:val="id-ID"/>
              </w:rPr>
              <w:t xml:space="preserve"> peserta. Kalo pesertannya di</w:t>
            </w:r>
            <w:r w:rsidR="00C3336A">
              <w:rPr>
                <w:rFonts w:ascii="Times New Roman" w:hAnsi="Times New Roman" w:cs="Times New Roman"/>
                <w:sz w:val="24"/>
                <w:szCs w:val="24"/>
                <w:lang w:val="id-ID"/>
              </w:rPr>
              <w:t>undang 50 yang hadir hanya 50% ya gak efektif.</w:t>
            </w:r>
          </w:p>
        </w:tc>
      </w:tr>
      <w:tr w:rsidR="00FD4BE6" w14:paraId="34D23ADB" w14:textId="77777777" w:rsidTr="00513DB7">
        <w:tc>
          <w:tcPr>
            <w:tcW w:w="0" w:type="auto"/>
            <w:vAlign w:val="center"/>
          </w:tcPr>
          <w:p w14:paraId="7E978AF3"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r w:rsidR="00E90F86">
              <w:rPr>
                <w:rFonts w:ascii="Times New Roman" w:hAnsi="Times New Roman" w:cs="Times New Roman"/>
                <w:sz w:val="24"/>
                <w:szCs w:val="24"/>
                <w:lang w:val="id-ID"/>
              </w:rPr>
              <w:t>2</w:t>
            </w:r>
            <w:r w:rsidR="00FD4BE6">
              <w:rPr>
                <w:rFonts w:ascii="Times New Roman" w:hAnsi="Times New Roman" w:cs="Times New Roman"/>
                <w:sz w:val="24"/>
                <w:szCs w:val="24"/>
                <w:lang w:val="id-ID"/>
              </w:rPr>
              <w:t>.</w:t>
            </w:r>
          </w:p>
        </w:tc>
        <w:tc>
          <w:tcPr>
            <w:tcW w:w="3930" w:type="dxa"/>
          </w:tcPr>
          <w:p w14:paraId="16BA7E52" w14:textId="77777777" w:rsidR="00900ACB" w:rsidRDefault="002164E0"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semua kegiatan yang dilakukan, </w:t>
            </w:r>
            <w:r>
              <w:rPr>
                <w:rFonts w:ascii="Times New Roman" w:hAnsi="Times New Roman" w:cs="Times New Roman"/>
                <w:sz w:val="24"/>
                <w:szCs w:val="24"/>
                <w:lang w:val="id-ID"/>
              </w:rPr>
              <w:lastRenderedPageBreak/>
              <w:t>apakah tepat sasaran ? apa manfaat yang sampai ke masyarakat ?</w:t>
            </w:r>
          </w:p>
        </w:tc>
        <w:tc>
          <w:tcPr>
            <w:tcW w:w="3438" w:type="dxa"/>
          </w:tcPr>
          <w:p w14:paraId="0B8CD4F4" w14:textId="77777777" w:rsidR="00FD4BE6" w:rsidRDefault="00C3336A"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ari semua kegiatan itu ya tepat </w:t>
            </w:r>
            <w:r>
              <w:rPr>
                <w:rFonts w:ascii="Times New Roman" w:hAnsi="Times New Roman" w:cs="Times New Roman"/>
                <w:sz w:val="24"/>
                <w:szCs w:val="24"/>
                <w:lang w:val="id-ID"/>
              </w:rPr>
              <w:lastRenderedPageBreak/>
              <w:t>sasaran dan manfaatnya ya masyarakat semakin tau, semakin teredukasi bahwa kasus kekerasan itu harus di laporkan, kalo ada tetangga atau teman, kerabat, saudara yang terkena kasus kekerasan itu harus</w:t>
            </w:r>
            <w:r w:rsidR="00A87B15">
              <w:rPr>
                <w:rFonts w:ascii="Times New Roman" w:hAnsi="Times New Roman" w:cs="Times New Roman"/>
                <w:sz w:val="24"/>
                <w:szCs w:val="24"/>
                <w:lang w:val="id-ID"/>
              </w:rPr>
              <w:t xml:space="preserve"> dilaporkan ntah sama kader seperti laporan pengaduan pertama atau gak ke kepolisian, atau ke dinas ppt puspa.</w:t>
            </w:r>
          </w:p>
        </w:tc>
      </w:tr>
      <w:tr w:rsidR="00FD4BE6" w14:paraId="28906744" w14:textId="77777777" w:rsidTr="00513DB7">
        <w:tc>
          <w:tcPr>
            <w:tcW w:w="0" w:type="auto"/>
            <w:vAlign w:val="center"/>
          </w:tcPr>
          <w:p w14:paraId="0028AF77"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w:t>
            </w:r>
            <w:r w:rsidR="00E90F86">
              <w:rPr>
                <w:rFonts w:ascii="Times New Roman" w:hAnsi="Times New Roman" w:cs="Times New Roman"/>
                <w:sz w:val="24"/>
                <w:szCs w:val="24"/>
                <w:lang w:val="id-ID"/>
              </w:rPr>
              <w:t>3</w:t>
            </w:r>
            <w:r w:rsidR="00FD4BE6">
              <w:rPr>
                <w:rFonts w:ascii="Times New Roman" w:hAnsi="Times New Roman" w:cs="Times New Roman"/>
                <w:sz w:val="24"/>
                <w:szCs w:val="24"/>
                <w:lang w:val="id-ID"/>
              </w:rPr>
              <w:t>.</w:t>
            </w:r>
          </w:p>
        </w:tc>
        <w:tc>
          <w:tcPr>
            <w:tcW w:w="3930" w:type="dxa"/>
          </w:tcPr>
          <w:p w14:paraId="33E01BC8" w14:textId="77777777" w:rsidR="00FD4BE6" w:rsidRDefault="002164E0"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w:t>
            </w:r>
            <w:r w:rsidR="00973C29">
              <w:rPr>
                <w:rFonts w:ascii="Times New Roman" w:hAnsi="Times New Roman" w:cs="Times New Roman"/>
                <w:sz w:val="24"/>
                <w:szCs w:val="24"/>
                <w:lang w:val="id-ID"/>
              </w:rPr>
              <w:t xml:space="preserve"> yang di</w:t>
            </w:r>
            <w:r w:rsidR="008B4671">
              <w:rPr>
                <w:rFonts w:ascii="Times New Roman" w:hAnsi="Times New Roman" w:cs="Times New Roman"/>
                <w:sz w:val="24"/>
                <w:szCs w:val="24"/>
                <w:lang w:val="id-ID"/>
              </w:rPr>
              <w:t>maksud dengan tindakan kekerasan terhadap anak ?</w:t>
            </w:r>
          </w:p>
        </w:tc>
        <w:tc>
          <w:tcPr>
            <w:tcW w:w="3438" w:type="dxa"/>
          </w:tcPr>
          <w:p w14:paraId="3796A04C" w14:textId="77777777" w:rsidR="00FD4BE6" w:rsidRDefault="00F603B8"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dakan kekerasan terhadap anak ya itu mba tindakan kekerasan secara fisik dan seksual, secara penganiayaan emosional atau juga pengabaian terhadap anak.</w:t>
            </w:r>
          </w:p>
        </w:tc>
      </w:tr>
      <w:tr w:rsidR="00FD4BE6" w14:paraId="67F813EC" w14:textId="77777777" w:rsidTr="00513DB7">
        <w:tc>
          <w:tcPr>
            <w:tcW w:w="0" w:type="auto"/>
            <w:vAlign w:val="center"/>
          </w:tcPr>
          <w:p w14:paraId="46D66582"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w:t>
            </w:r>
            <w:r w:rsidR="00FD4BE6">
              <w:rPr>
                <w:rFonts w:ascii="Times New Roman" w:hAnsi="Times New Roman" w:cs="Times New Roman"/>
                <w:sz w:val="24"/>
                <w:szCs w:val="24"/>
                <w:lang w:val="id-ID"/>
              </w:rPr>
              <w:t>.</w:t>
            </w:r>
          </w:p>
        </w:tc>
        <w:tc>
          <w:tcPr>
            <w:tcW w:w="3930" w:type="dxa"/>
          </w:tcPr>
          <w:p w14:paraId="2A0102D8" w14:textId="77777777" w:rsidR="00FD4BE6" w:rsidRDefault="00E90F86"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ja jenis - jenis</w:t>
            </w:r>
            <w:r w:rsidR="008B4671">
              <w:rPr>
                <w:rFonts w:ascii="Times New Roman" w:hAnsi="Times New Roman" w:cs="Times New Roman"/>
                <w:sz w:val="24"/>
                <w:szCs w:val="24"/>
                <w:lang w:val="id-ID"/>
              </w:rPr>
              <w:t xml:space="preserve"> kekerasan terhadap anak di Kota Tegal saat ini ?</w:t>
            </w:r>
          </w:p>
        </w:tc>
        <w:tc>
          <w:tcPr>
            <w:tcW w:w="3438" w:type="dxa"/>
          </w:tcPr>
          <w:p w14:paraId="03D6F16A" w14:textId="77777777" w:rsidR="00FD4BE6" w:rsidRDefault="00A81AFD"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 fisik, psikis, seksual, pene</w:t>
            </w:r>
            <w:r w:rsidR="00F603B8">
              <w:rPr>
                <w:rFonts w:ascii="Times New Roman" w:hAnsi="Times New Roman" w:cs="Times New Roman"/>
                <w:sz w:val="24"/>
                <w:szCs w:val="24"/>
                <w:lang w:val="id-ID"/>
              </w:rPr>
              <w:t xml:space="preserve">lantaran dan eksploitasi. </w:t>
            </w:r>
          </w:p>
        </w:tc>
      </w:tr>
      <w:tr w:rsidR="00E90F86" w14:paraId="42C2E01B" w14:textId="77777777" w:rsidTr="00513DB7">
        <w:tc>
          <w:tcPr>
            <w:tcW w:w="0" w:type="auto"/>
            <w:vAlign w:val="center"/>
          </w:tcPr>
          <w:p w14:paraId="33212937" w14:textId="77777777" w:rsidR="00E90F86" w:rsidRDefault="00E90F86"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3930" w:type="dxa"/>
          </w:tcPr>
          <w:p w14:paraId="1A36ECB6" w14:textId="77777777" w:rsidR="00E90F86" w:rsidRDefault="00E90F86"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ada korban kekerasan fisik, psikis, </w:t>
            </w:r>
            <w:r w:rsidR="00066C1A">
              <w:rPr>
                <w:rFonts w:ascii="Times New Roman" w:hAnsi="Times New Roman" w:cs="Times New Roman"/>
                <w:sz w:val="24"/>
                <w:szCs w:val="24"/>
                <w:lang w:val="id-ID"/>
              </w:rPr>
              <w:t>seksual, pene</w:t>
            </w:r>
            <w:r>
              <w:rPr>
                <w:rFonts w:ascii="Times New Roman" w:hAnsi="Times New Roman" w:cs="Times New Roman"/>
                <w:sz w:val="24"/>
                <w:szCs w:val="24"/>
                <w:lang w:val="id-ID"/>
              </w:rPr>
              <w:t>lantaran dan eksploitasi di Kota Tegal ?</w:t>
            </w:r>
            <w:r w:rsidR="00204D50">
              <w:rPr>
                <w:rFonts w:ascii="Times New Roman" w:hAnsi="Times New Roman" w:cs="Times New Roman"/>
                <w:sz w:val="24"/>
                <w:szCs w:val="24"/>
                <w:lang w:val="id-ID"/>
              </w:rPr>
              <w:t xml:space="preserve"> dan Apa </w:t>
            </w:r>
            <w:r w:rsidR="00204D50">
              <w:rPr>
                <w:rFonts w:ascii="Times New Roman" w:hAnsi="Times New Roman" w:cs="Times New Roman"/>
                <w:sz w:val="24"/>
                <w:szCs w:val="24"/>
                <w:lang w:val="id-ID"/>
              </w:rPr>
              <w:lastRenderedPageBreak/>
              <w:t>jenis kekerasan yang paling sering diperoleh terhadap anak korban kekerasan di Kota Tegal saat ini ?</w:t>
            </w:r>
          </w:p>
        </w:tc>
        <w:tc>
          <w:tcPr>
            <w:tcW w:w="3438" w:type="dxa"/>
          </w:tcPr>
          <w:p w14:paraId="4823D1C4" w14:textId="77777777" w:rsidR="00E90F86" w:rsidRDefault="00F603B8"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Ada semua, </w:t>
            </w:r>
            <w:r w:rsidR="00593492">
              <w:rPr>
                <w:rFonts w:ascii="Times New Roman" w:hAnsi="Times New Roman" w:cs="Times New Roman"/>
                <w:sz w:val="24"/>
                <w:szCs w:val="24"/>
                <w:lang w:val="id-ID"/>
              </w:rPr>
              <w:t xml:space="preserve">di </w:t>
            </w:r>
            <w:r>
              <w:rPr>
                <w:rFonts w:ascii="Times New Roman" w:hAnsi="Times New Roman" w:cs="Times New Roman"/>
                <w:sz w:val="24"/>
                <w:szCs w:val="24"/>
                <w:lang w:val="id-ID"/>
              </w:rPr>
              <w:t>Kota Tegal semua jenis kekerasan sudah pernah ada yang mengalami.</w:t>
            </w:r>
          </w:p>
          <w:p w14:paraId="21332944" w14:textId="77777777" w:rsidR="00204D50" w:rsidRDefault="00204D50"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ksual dan psikis yang sering diperoleh terhadap anak korban kekerasan di Kota tegal tahun 2022.</w:t>
            </w:r>
          </w:p>
        </w:tc>
      </w:tr>
      <w:tr w:rsidR="00377DB1" w14:paraId="794D7E29" w14:textId="77777777" w:rsidTr="00513DB7">
        <w:tc>
          <w:tcPr>
            <w:tcW w:w="0" w:type="auto"/>
            <w:vAlign w:val="center"/>
          </w:tcPr>
          <w:p w14:paraId="491C53CF" w14:textId="77777777" w:rsidR="00377DB1" w:rsidRDefault="00377DB1"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6.</w:t>
            </w:r>
          </w:p>
        </w:tc>
        <w:tc>
          <w:tcPr>
            <w:tcW w:w="3930" w:type="dxa"/>
          </w:tcPr>
          <w:p w14:paraId="5EC80A88" w14:textId="77777777" w:rsidR="00377DB1" w:rsidRDefault="00377DB1"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ermasalahan kekerasan terhadap anak di Kota Tegal ?</w:t>
            </w:r>
          </w:p>
        </w:tc>
        <w:tc>
          <w:tcPr>
            <w:tcW w:w="3438" w:type="dxa"/>
          </w:tcPr>
          <w:p w14:paraId="3B48F78C" w14:textId="77777777" w:rsidR="00377DB1" w:rsidRDefault="00377DB1"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sini di kota tegal itu kota kecil tapi mengenai kekerasan terhadap anak itu kompleks masalahnya seperti kota besar Cuma beritanya enggak diekspos saja.</w:t>
            </w:r>
          </w:p>
        </w:tc>
      </w:tr>
      <w:tr w:rsidR="004132D1" w14:paraId="6652C87D" w14:textId="77777777" w:rsidTr="00513DB7">
        <w:tc>
          <w:tcPr>
            <w:tcW w:w="0" w:type="auto"/>
            <w:vAlign w:val="center"/>
          </w:tcPr>
          <w:p w14:paraId="2CEDF5F7" w14:textId="77777777" w:rsidR="004132D1" w:rsidRDefault="00377DB1"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w:t>
            </w:r>
            <w:r w:rsidR="004132D1">
              <w:rPr>
                <w:rFonts w:ascii="Times New Roman" w:hAnsi="Times New Roman" w:cs="Times New Roman"/>
                <w:sz w:val="24"/>
                <w:szCs w:val="24"/>
                <w:lang w:val="id-ID"/>
              </w:rPr>
              <w:t>.</w:t>
            </w:r>
          </w:p>
        </w:tc>
        <w:tc>
          <w:tcPr>
            <w:tcW w:w="3930" w:type="dxa"/>
          </w:tcPr>
          <w:p w14:paraId="4001BD00" w14:textId="77777777" w:rsidR="004132D1" w:rsidRDefault="004132D1"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aktor – faktor apa yang menyebabkan terjadinya kekerasan fisik, psikis, seksual, penelantaran dan eksploitas</w:t>
            </w:r>
            <w:r w:rsidR="00066C1A">
              <w:rPr>
                <w:rFonts w:ascii="Times New Roman" w:hAnsi="Times New Roman" w:cs="Times New Roman"/>
                <w:sz w:val="24"/>
                <w:szCs w:val="24"/>
                <w:lang w:val="id-ID"/>
              </w:rPr>
              <w:t>i</w:t>
            </w:r>
            <w:r>
              <w:rPr>
                <w:rFonts w:ascii="Times New Roman" w:hAnsi="Times New Roman" w:cs="Times New Roman"/>
                <w:sz w:val="24"/>
                <w:szCs w:val="24"/>
                <w:lang w:val="id-ID"/>
              </w:rPr>
              <w:t xml:space="preserve"> di Kota Tegal ?</w:t>
            </w:r>
          </w:p>
        </w:tc>
        <w:tc>
          <w:tcPr>
            <w:tcW w:w="3438" w:type="dxa"/>
          </w:tcPr>
          <w:p w14:paraId="1DBC92A7" w14:textId="77777777" w:rsidR="004132D1" w:rsidRDefault="00641CCC" w:rsidP="00CB3B84">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lo kekerasan </w:t>
            </w:r>
            <w:r w:rsidR="0056074B">
              <w:rPr>
                <w:rFonts w:ascii="Times New Roman" w:hAnsi="Times New Roman" w:cs="Times New Roman"/>
                <w:sz w:val="24"/>
                <w:szCs w:val="24"/>
                <w:lang w:val="id-ID"/>
              </w:rPr>
              <w:t>Fisik</w:t>
            </w:r>
            <w:r w:rsidR="00B87026">
              <w:rPr>
                <w:rFonts w:ascii="Times New Roman" w:hAnsi="Times New Roman" w:cs="Times New Roman"/>
                <w:sz w:val="24"/>
                <w:szCs w:val="24"/>
                <w:lang w:val="id-ID"/>
              </w:rPr>
              <w:t xml:space="preserve"> itu biasanya lingkungan, ka</w:t>
            </w:r>
            <w:r w:rsidR="00A81AFD">
              <w:rPr>
                <w:rFonts w:ascii="Times New Roman" w:hAnsi="Times New Roman" w:cs="Times New Roman"/>
                <w:sz w:val="24"/>
                <w:szCs w:val="24"/>
                <w:lang w:val="id-ID"/>
              </w:rPr>
              <w:t>lo psikis karena satu kasus misal</w:t>
            </w:r>
            <w:r w:rsidR="00B87026">
              <w:rPr>
                <w:rFonts w:ascii="Times New Roman" w:hAnsi="Times New Roman" w:cs="Times New Roman"/>
                <w:sz w:val="24"/>
                <w:szCs w:val="24"/>
                <w:lang w:val="id-ID"/>
              </w:rPr>
              <w:t xml:space="preserve">kan ada laporan seksual dia gak mungkin kita masukan datanya di seksual aja karena kebanyakan kalo kasus seksual itu kena psikisnya juga pemulihan psikis juga Jadi kasus seksual psiksi itu sama dan faktor nya ya banyak kurang nya pendidikan agama pada anak biasanya, juga masalah </w:t>
            </w:r>
            <w:r w:rsidR="00B87026">
              <w:rPr>
                <w:rFonts w:ascii="Times New Roman" w:hAnsi="Times New Roman" w:cs="Times New Roman"/>
                <w:sz w:val="24"/>
                <w:szCs w:val="24"/>
                <w:lang w:val="id-ID"/>
              </w:rPr>
              <w:lastRenderedPageBreak/>
              <w:t>kemiskinan atau penganggura</w:t>
            </w:r>
            <w:r w:rsidR="00A81AFD">
              <w:rPr>
                <w:rFonts w:ascii="Times New Roman" w:hAnsi="Times New Roman" w:cs="Times New Roman"/>
                <w:sz w:val="24"/>
                <w:szCs w:val="24"/>
                <w:lang w:val="id-ID"/>
              </w:rPr>
              <w:t>n</w:t>
            </w:r>
            <w:r w:rsidR="00B87026">
              <w:rPr>
                <w:rFonts w:ascii="Times New Roman" w:hAnsi="Times New Roman" w:cs="Times New Roman"/>
                <w:sz w:val="24"/>
                <w:szCs w:val="24"/>
                <w:lang w:val="id-ID"/>
              </w:rPr>
              <w:t>, hawa nafsu yang tidak tersalurkan kepada istri, merasa me</w:t>
            </w:r>
            <w:r w:rsidR="00A81AFD">
              <w:rPr>
                <w:rFonts w:ascii="Times New Roman" w:hAnsi="Times New Roman" w:cs="Times New Roman"/>
                <w:sz w:val="24"/>
                <w:szCs w:val="24"/>
                <w:lang w:val="id-ID"/>
              </w:rPr>
              <w:t>miliki kekuasaan dll. Kalo pene</w:t>
            </w:r>
            <w:r w:rsidR="00B87026">
              <w:rPr>
                <w:rFonts w:ascii="Times New Roman" w:hAnsi="Times New Roman" w:cs="Times New Roman"/>
                <w:sz w:val="24"/>
                <w:szCs w:val="24"/>
                <w:lang w:val="id-ID"/>
              </w:rPr>
              <w:t>lantaran dan eksploitasi faktornya itu biasanya ekonomi, keluarga itu sama, eksploitasi itu kebanyakan ekonomi seperti kekurangan uang yang nantinya anaknya biasanya di suruh kerja misal perdag</w:t>
            </w:r>
            <w:r w:rsidR="0056074B">
              <w:rPr>
                <w:rFonts w:ascii="Times New Roman" w:hAnsi="Times New Roman" w:cs="Times New Roman"/>
                <w:sz w:val="24"/>
                <w:szCs w:val="24"/>
                <w:lang w:val="id-ID"/>
              </w:rPr>
              <w:t>angan orang atau disuruh mengame</w:t>
            </w:r>
            <w:r w:rsidR="00B87026">
              <w:rPr>
                <w:rFonts w:ascii="Times New Roman" w:hAnsi="Times New Roman" w:cs="Times New Roman"/>
                <w:sz w:val="24"/>
                <w:szCs w:val="24"/>
                <w:lang w:val="id-ID"/>
              </w:rPr>
              <w:t>n atau bekerja, dll.</w:t>
            </w:r>
          </w:p>
        </w:tc>
      </w:tr>
      <w:tr w:rsidR="00FD4BE6" w14:paraId="06621F4F" w14:textId="77777777" w:rsidTr="00513DB7">
        <w:tc>
          <w:tcPr>
            <w:tcW w:w="0" w:type="auto"/>
            <w:vAlign w:val="center"/>
          </w:tcPr>
          <w:p w14:paraId="10E2499E" w14:textId="77777777" w:rsidR="00FD4BE6" w:rsidRDefault="005C0415" w:rsidP="00FD4BE6">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w:t>
            </w:r>
            <w:r w:rsidR="00377DB1">
              <w:rPr>
                <w:rFonts w:ascii="Times New Roman" w:hAnsi="Times New Roman" w:cs="Times New Roman"/>
                <w:sz w:val="24"/>
                <w:szCs w:val="24"/>
                <w:lang w:val="id-ID"/>
              </w:rPr>
              <w:t>8</w:t>
            </w:r>
            <w:r>
              <w:rPr>
                <w:rFonts w:ascii="Times New Roman" w:hAnsi="Times New Roman" w:cs="Times New Roman"/>
                <w:sz w:val="24"/>
                <w:szCs w:val="24"/>
                <w:lang w:val="id-ID"/>
              </w:rPr>
              <w:t>.</w:t>
            </w:r>
          </w:p>
        </w:tc>
        <w:tc>
          <w:tcPr>
            <w:tcW w:w="3930" w:type="dxa"/>
          </w:tcPr>
          <w:p w14:paraId="542EDC95" w14:textId="77777777" w:rsidR="00FD4BE6" w:rsidRDefault="008B4671" w:rsidP="008B4671">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apa kekerasan terhadap anak sering terj</w:t>
            </w:r>
            <w:r w:rsidR="00F14E48">
              <w:rPr>
                <w:rFonts w:ascii="Times New Roman" w:hAnsi="Times New Roman" w:cs="Times New Roman"/>
                <w:sz w:val="24"/>
                <w:szCs w:val="24"/>
                <w:lang w:val="id-ID"/>
              </w:rPr>
              <w:t xml:space="preserve">adi </w:t>
            </w:r>
            <w:r>
              <w:rPr>
                <w:rFonts w:ascii="Times New Roman" w:hAnsi="Times New Roman" w:cs="Times New Roman"/>
                <w:sz w:val="24"/>
                <w:szCs w:val="24"/>
                <w:lang w:val="id-ID"/>
              </w:rPr>
              <w:t xml:space="preserve"> ?</w:t>
            </w:r>
          </w:p>
        </w:tc>
        <w:tc>
          <w:tcPr>
            <w:tcW w:w="3438" w:type="dxa"/>
          </w:tcPr>
          <w:p w14:paraId="24D12416" w14:textId="77777777" w:rsidR="00FD4BE6" w:rsidRDefault="00B33A20" w:rsidP="008C629D">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Ya </w:t>
            </w:r>
            <w:r w:rsidR="006907AA">
              <w:rPr>
                <w:rFonts w:ascii="Times New Roman" w:hAnsi="Times New Roman" w:cs="Times New Roman"/>
                <w:sz w:val="24"/>
                <w:szCs w:val="24"/>
                <w:lang w:val="id-ID"/>
              </w:rPr>
              <w:t xml:space="preserve">mungkin penyebabnya </w:t>
            </w:r>
            <w:r>
              <w:rPr>
                <w:rFonts w:ascii="Times New Roman" w:hAnsi="Times New Roman" w:cs="Times New Roman"/>
                <w:sz w:val="24"/>
                <w:szCs w:val="24"/>
                <w:lang w:val="id-ID"/>
              </w:rPr>
              <w:t>karena masalah ekonomi juga seperti waktu covid itu ekonomi menurun jadi terkadang anak –</w:t>
            </w:r>
            <w:r w:rsidR="00A81AFD">
              <w:rPr>
                <w:rFonts w:ascii="Times New Roman" w:hAnsi="Times New Roman" w:cs="Times New Roman"/>
                <w:sz w:val="24"/>
                <w:szCs w:val="24"/>
                <w:lang w:val="id-ID"/>
              </w:rPr>
              <w:t xml:space="preserve"> anak menjadi pelampiasan emosio</w:t>
            </w:r>
            <w:r>
              <w:rPr>
                <w:rFonts w:ascii="Times New Roman" w:hAnsi="Times New Roman" w:cs="Times New Roman"/>
                <w:sz w:val="24"/>
                <w:szCs w:val="24"/>
                <w:lang w:val="id-ID"/>
              </w:rPr>
              <w:t>nal orang dewasa.</w:t>
            </w:r>
          </w:p>
        </w:tc>
      </w:tr>
    </w:tbl>
    <w:p w14:paraId="7D57DFD4" w14:textId="77777777" w:rsidR="00FD4BE6" w:rsidRDefault="00FD4BE6" w:rsidP="00FD4BE6">
      <w:pPr>
        <w:tabs>
          <w:tab w:val="left" w:pos="3069"/>
          <w:tab w:val="left" w:pos="3429"/>
        </w:tabs>
        <w:spacing w:line="480" w:lineRule="auto"/>
        <w:ind w:left="3420" w:hanging="3420"/>
        <w:rPr>
          <w:rFonts w:ascii="Times New Roman" w:hAnsi="Times New Roman" w:cs="Times New Roman"/>
          <w:sz w:val="24"/>
          <w:szCs w:val="24"/>
          <w:lang w:val="id-ID"/>
        </w:rPr>
      </w:pPr>
    </w:p>
    <w:p w14:paraId="2F32C8D2" w14:textId="77777777" w:rsidR="00FD4BE6" w:rsidRPr="00FD4BE6" w:rsidRDefault="00FD4BE6" w:rsidP="00FD4BE6">
      <w:pPr>
        <w:tabs>
          <w:tab w:val="left" w:pos="3069"/>
          <w:tab w:val="left" w:pos="3429"/>
        </w:tabs>
        <w:spacing w:line="480" w:lineRule="auto"/>
        <w:ind w:left="3420" w:hanging="3420"/>
        <w:rPr>
          <w:rFonts w:ascii="Times New Roman" w:hAnsi="Times New Roman" w:cs="Times New Roman"/>
          <w:sz w:val="24"/>
          <w:szCs w:val="24"/>
          <w:lang w:val="id-ID"/>
        </w:rPr>
      </w:pPr>
    </w:p>
    <w:p w14:paraId="4A4EDD0E" w14:textId="77777777" w:rsidR="00CB3B84" w:rsidRDefault="00CB3B84" w:rsidP="00455691">
      <w:pPr>
        <w:spacing w:line="480" w:lineRule="auto"/>
        <w:rPr>
          <w:rFonts w:ascii="Times New Roman" w:hAnsi="Times New Roman" w:cs="Times New Roman"/>
          <w:b/>
          <w:sz w:val="24"/>
          <w:szCs w:val="24"/>
          <w:lang w:val="id-ID"/>
        </w:rPr>
      </w:pPr>
    </w:p>
    <w:p w14:paraId="4E8347D7" w14:textId="77777777" w:rsidR="001E3642" w:rsidRDefault="008B4671" w:rsidP="00455691">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1D67D036" w14:textId="77777777" w:rsidR="008B4671" w:rsidRDefault="008B4671" w:rsidP="008B4671">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32AB5793" w14:textId="77777777" w:rsidR="008B4671" w:rsidRDefault="00444DBD" w:rsidP="00D25802">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Informan</w:t>
      </w:r>
      <w:r w:rsidR="00D25802">
        <w:rPr>
          <w:rFonts w:ascii="Times New Roman" w:hAnsi="Times New Roman" w:cs="Times New Roman"/>
          <w:sz w:val="24"/>
          <w:szCs w:val="24"/>
          <w:lang w:val="id-ID"/>
        </w:rPr>
        <w:tab/>
      </w:r>
      <w:r>
        <w:rPr>
          <w:rFonts w:ascii="Times New Roman" w:hAnsi="Times New Roman" w:cs="Times New Roman"/>
          <w:sz w:val="24"/>
          <w:szCs w:val="24"/>
          <w:lang w:val="id-ID"/>
        </w:rPr>
        <w:t>:</w:t>
      </w:r>
      <w:r w:rsidR="00D25802">
        <w:rPr>
          <w:rFonts w:ascii="Times New Roman" w:hAnsi="Times New Roman" w:cs="Times New Roman"/>
          <w:sz w:val="24"/>
          <w:szCs w:val="24"/>
          <w:lang w:val="id-ID"/>
        </w:rPr>
        <w:tab/>
      </w:r>
      <w:r>
        <w:rPr>
          <w:rFonts w:ascii="Times New Roman" w:hAnsi="Times New Roman" w:cs="Times New Roman"/>
          <w:sz w:val="24"/>
          <w:szCs w:val="24"/>
          <w:lang w:val="id-ID"/>
        </w:rPr>
        <w:t>Seksi Pemenuhan Hak Dan Perlindungan Anak Kota Tegal</w:t>
      </w:r>
    </w:p>
    <w:p w14:paraId="724B5F77" w14:textId="77777777" w:rsidR="00D25802" w:rsidRDefault="00D25802" w:rsidP="00D25802">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sidR="005C1FAC">
        <w:rPr>
          <w:rFonts w:ascii="Times New Roman" w:hAnsi="Times New Roman" w:cs="Times New Roman"/>
          <w:sz w:val="24"/>
          <w:szCs w:val="24"/>
          <w:lang w:val="id-ID"/>
        </w:rPr>
        <w:tab/>
      </w:r>
      <w:r w:rsidR="00B734F3">
        <w:rPr>
          <w:rFonts w:ascii="Times New Roman" w:hAnsi="Times New Roman" w:cs="Times New Roman"/>
          <w:sz w:val="24"/>
          <w:szCs w:val="24"/>
          <w:lang w:val="id-ID"/>
        </w:rPr>
        <w:t xml:space="preserve">Chaerandi Anggian </w:t>
      </w:r>
      <w:r w:rsidR="009F40A6">
        <w:rPr>
          <w:rFonts w:ascii="Times New Roman" w:hAnsi="Times New Roman" w:cs="Times New Roman"/>
          <w:sz w:val="24"/>
          <w:szCs w:val="24"/>
          <w:lang w:val="id-ID"/>
        </w:rPr>
        <w:t xml:space="preserve"> Achmad Albani </w:t>
      </w:r>
      <w:r w:rsidR="00B734F3">
        <w:rPr>
          <w:rFonts w:ascii="Times New Roman" w:hAnsi="Times New Roman" w:cs="Times New Roman"/>
          <w:sz w:val="24"/>
          <w:szCs w:val="24"/>
          <w:lang w:val="id-ID"/>
        </w:rPr>
        <w:t>S.Psi</w:t>
      </w:r>
    </w:p>
    <w:p w14:paraId="509A59DB" w14:textId="77777777" w:rsidR="00D25802" w:rsidRDefault="00D25802" w:rsidP="00D25802">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5C1FAC">
        <w:rPr>
          <w:rFonts w:ascii="Times New Roman" w:hAnsi="Times New Roman" w:cs="Times New Roman"/>
          <w:sz w:val="24"/>
          <w:szCs w:val="24"/>
          <w:lang w:val="id-ID"/>
        </w:rPr>
        <w:tab/>
      </w:r>
      <w:r w:rsidR="00B734F3">
        <w:rPr>
          <w:rFonts w:ascii="Times New Roman" w:hAnsi="Times New Roman" w:cs="Times New Roman"/>
          <w:sz w:val="24"/>
          <w:szCs w:val="24"/>
          <w:lang w:val="id-ID"/>
        </w:rPr>
        <w:t>Senin, 3 Juli 2023</w:t>
      </w:r>
    </w:p>
    <w:p w14:paraId="4C7609B0" w14:textId="77777777" w:rsidR="00D25802" w:rsidRDefault="00D25802" w:rsidP="00D25802">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5C1FAC">
        <w:rPr>
          <w:rFonts w:ascii="Times New Roman" w:hAnsi="Times New Roman" w:cs="Times New Roman"/>
          <w:sz w:val="24"/>
          <w:szCs w:val="24"/>
          <w:lang w:val="id-ID"/>
        </w:rPr>
        <w:tab/>
      </w:r>
      <w:r w:rsidR="008E4D52">
        <w:rPr>
          <w:rFonts w:ascii="Times New Roman" w:hAnsi="Times New Roman" w:cs="Times New Roman"/>
          <w:sz w:val="24"/>
          <w:szCs w:val="24"/>
          <w:lang w:val="id-ID"/>
        </w:rPr>
        <w:t>09</w:t>
      </w:r>
      <w:r w:rsidR="00B734F3">
        <w:rPr>
          <w:rFonts w:ascii="Times New Roman" w:hAnsi="Times New Roman" w:cs="Times New Roman"/>
          <w:sz w:val="24"/>
          <w:szCs w:val="24"/>
          <w:lang w:val="id-ID"/>
        </w:rPr>
        <w:t xml:space="preserve"> : 00 - Selesai</w:t>
      </w:r>
    </w:p>
    <w:p w14:paraId="675E8AB0" w14:textId="77777777" w:rsidR="00D25802" w:rsidRDefault="00D25802" w:rsidP="005C1FAC">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t>:</w:t>
      </w:r>
      <w:r w:rsidR="005C1FAC">
        <w:rPr>
          <w:rFonts w:ascii="Times New Roman" w:hAnsi="Times New Roman" w:cs="Times New Roman"/>
          <w:sz w:val="24"/>
          <w:szCs w:val="24"/>
          <w:lang w:val="id-ID"/>
        </w:rPr>
        <w:tab/>
      </w:r>
      <w:r w:rsidR="00B734F3">
        <w:rPr>
          <w:rFonts w:ascii="Times New Roman" w:hAnsi="Times New Roman" w:cs="Times New Roman"/>
          <w:sz w:val="24"/>
          <w:szCs w:val="24"/>
          <w:lang w:val="id-ID"/>
        </w:rPr>
        <w:t>Kantor DPPKBP2PA Kota Tegal</w:t>
      </w:r>
    </w:p>
    <w:tbl>
      <w:tblPr>
        <w:tblStyle w:val="TableGrid"/>
        <w:tblW w:w="0" w:type="auto"/>
        <w:tblInd w:w="108" w:type="dxa"/>
        <w:tblLook w:val="04A0" w:firstRow="1" w:lastRow="0" w:firstColumn="1" w:lastColumn="0" w:noHBand="0" w:noVBand="1"/>
      </w:tblPr>
      <w:tblGrid>
        <w:gridCol w:w="570"/>
        <w:gridCol w:w="3930"/>
        <w:gridCol w:w="3438"/>
      </w:tblGrid>
      <w:tr w:rsidR="00D25802" w14:paraId="0BC1A3D6" w14:textId="77777777" w:rsidTr="00513DB7">
        <w:trPr>
          <w:tblHeader/>
        </w:trPr>
        <w:tc>
          <w:tcPr>
            <w:tcW w:w="0" w:type="auto"/>
            <w:vAlign w:val="center"/>
          </w:tcPr>
          <w:p w14:paraId="30FB7567"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30" w:type="dxa"/>
            <w:vAlign w:val="center"/>
          </w:tcPr>
          <w:p w14:paraId="39D3C6BC"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38" w:type="dxa"/>
            <w:vAlign w:val="center"/>
          </w:tcPr>
          <w:p w14:paraId="0C7BFDBB"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D25802" w14:paraId="79522181" w14:textId="77777777" w:rsidTr="00513DB7">
        <w:tc>
          <w:tcPr>
            <w:tcW w:w="0" w:type="auto"/>
            <w:vAlign w:val="center"/>
          </w:tcPr>
          <w:p w14:paraId="1EB7055D"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30" w:type="dxa"/>
          </w:tcPr>
          <w:p w14:paraId="6E55723C" w14:textId="77777777" w:rsidR="00D25802" w:rsidRDefault="00D25802"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w:t>
            </w:r>
            <w:r w:rsidR="00597D08">
              <w:rPr>
                <w:rFonts w:ascii="Times New Roman" w:hAnsi="Times New Roman" w:cs="Times New Roman"/>
                <w:sz w:val="24"/>
                <w:szCs w:val="24"/>
                <w:lang w:val="id-ID"/>
              </w:rPr>
              <w:t xml:space="preserve">eran DPPKBP2PA terutama bidang </w:t>
            </w:r>
            <w:r>
              <w:rPr>
                <w:rFonts w:ascii="Times New Roman" w:hAnsi="Times New Roman" w:cs="Times New Roman"/>
                <w:sz w:val="24"/>
                <w:szCs w:val="24"/>
                <w:lang w:val="id-ID"/>
              </w:rPr>
              <w:t>P2PA, dalam memberikan perlindungan terhadap anak korban kekerasan ?</w:t>
            </w:r>
          </w:p>
        </w:tc>
        <w:tc>
          <w:tcPr>
            <w:tcW w:w="3438" w:type="dxa"/>
          </w:tcPr>
          <w:p w14:paraId="5F0C6380" w14:textId="77777777" w:rsidR="00D25802" w:rsidRDefault="00B734F3" w:rsidP="000F56CE">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 kita it</w:t>
            </w:r>
            <w:r w:rsidR="0052009F">
              <w:rPr>
                <w:rFonts w:ascii="Times New Roman" w:hAnsi="Times New Roman" w:cs="Times New Roman"/>
                <w:sz w:val="24"/>
                <w:szCs w:val="24"/>
                <w:lang w:val="id-ID"/>
              </w:rPr>
              <w:t>u ada pendampingan, pendampingan kasus itu kasus nya terutama perempuan dan anak. Kalo anak itu dari umur 0 – 18 tahun di atas umur itu dewasa. Pendampingan kasus itu kita mendampingi dari awal kasus</w:t>
            </w:r>
            <w:r w:rsidR="00352A63">
              <w:rPr>
                <w:rFonts w:ascii="Times New Roman" w:hAnsi="Times New Roman" w:cs="Times New Roman"/>
                <w:sz w:val="24"/>
                <w:szCs w:val="24"/>
                <w:lang w:val="id-ID"/>
              </w:rPr>
              <w:t xml:space="preserve"> sampai akhir kasus. Nah dari mana ko bisa ada pendampingan itu biasanya pendampingan itu biasanya si </w:t>
            </w:r>
            <w:r w:rsidR="00352A63">
              <w:rPr>
                <w:rFonts w:ascii="Times New Roman" w:hAnsi="Times New Roman" w:cs="Times New Roman"/>
                <w:sz w:val="24"/>
                <w:szCs w:val="24"/>
                <w:lang w:val="id-ID"/>
              </w:rPr>
              <w:lastRenderedPageBreak/>
              <w:t>korban , di kita itu tuh ada lembaga ppt puspa (pusat pelayanan terpadu) puspa it</w:t>
            </w:r>
            <w:r w:rsidR="000D500A">
              <w:rPr>
                <w:rFonts w:ascii="Times New Roman" w:hAnsi="Times New Roman" w:cs="Times New Roman"/>
                <w:sz w:val="24"/>
                <w:szCs w:val="24"/>
                <w:lang w:val="id-ID"/>
              </w:rPr>
              <w:t>u sebuah nama  bukan singkatan ada juga puspaga. Tapi kalo ppt puspa itu fokusnya itu lembaganya itu penanganan kasus, kalo puspaga itu fokusnya di</w:t>
            </w:r>
            <w:r w:rsidR="00A81AFD">
              <w:rPr>
                <w:rFonts w:ascii="Times New Roman" w:hAnsi="Times New Roman" w:cs="Times New Roman"/>
                <w:sz w:val="24"/>
                <w:szCs w:val="24"/>
                <w:lang w:val="id-ID"/>
              </w:rPr>
              <w:t xml:space="preserve"> </w:t>
            </w:r>
            <w:r w:rsidR="000D500A">
              <w:rPr>
                <w:rFonts w:ascii="Times New Roman" w:hAnsi="Times New Roman" w:cs="Times New Roman"/>
                <w:sz w:val="24"/>
                <w:szCs w:val="24"/>
                <w:lang w:val="id-ID"/>
              </w:rPr>
              <w:t>pembelajarannya berarti pencegahannya. Sebelum terjadinya kasus dari p</w:t>
            </w:r>
            <w:r w:rsidR="00A81AFD">
              <w:rPr>
                <w:rFonts w:ascii="Times New Roman" w:hAnsi="Times New Roman" w:cs="Times New Roman"/>
                <w:sz w:val="24"/>
                <w:szCs w:val="24"/>
                <w:lang w:val="id-ID"/>
              </w:rPr>
              <w:t>ra nikah, pembelajaran keluarga</w:t>
            </w:r>
            <w:r w:rsidR="000D500A">
              <w:rPr>
                <w:rFonts w:ascii="Times New Roman" w:hAnsi="Times New Roman" w:cs="Times New Roman"/>
                <w:sz w:val="24"/>
                <w:szCs w:val="24"/>
                <w:lang w:val="id-ID"/>
              </w:rPr>
              <w:t xml:space="preserve">nya pencegahan perkawinan anaknya disitu puspaga tapi kalo ppt puspa itu </w:t>
            </w:r>
            <w:r w:rsidR="00A81AFD">
              <w:rPr>
                <w:rFonts w:ascii="Times New Roman" w:hAnsi="Times New Roman" w:cs="Times New Roman"/>
                <w:sz w:val="24"/>
                <w:szCs w:val="24"/>
                <w:lang w:val="id-ID"/>
              </w:rPr>
              <w:t>s</w:t>
            </w:r>
            <w:r w:rsidR="000D500A">
              <w:rPr>
                <w:rFonts w:ascii="Times New Roman" w:hAnsi="Times New Roman" w:cs="Times New Roman"/>
                <w:sz w:val="24"/>
                <w:szCs w:val="24"/>
                <w:lang w:val="id-ID"/>
              </w:rPr>
              <w:t xml:space="preserve">udah masuk ke penanganannya. Berarti misalkan ada kdrt setelah </w:t>
            </w:r>
            <w:r w:rsidR="002240AF">
              <w:rPr>
                <w:rFonts w:ascii="Times New Roman" w:hAnsi="Times New Roman" w:cs="Times New Roman"/>
                <w:sz w:val="24"/>
                <w:szCs w:val="24"/>
                <w:lang w:val="id-ID"/>
              </w:rPr>
              <w:t xml:space="preserve">berkeluarga, itu lah ada kasus kdrt seksual apa segala macam masuknya ppt puspa ndah kalo pendampingan itu biasanya korban kalo gak lapor ke kita lapor ke polres. </w:t>
            </w:r>
            <w:r w:rsidR="002240AF">
              <w:rPr>
                <w:rFonts w:ascii="Times New Roman" w:hAnsi="Times New Roman" w:cs="Times New Roman"/>
                <w:sz w:val="24"/>
                <w:szCs w:val="24"/>
                <w:lang w:val="id-ID"/>
              </w:rPr>
              <w:lastRenderedPageBreak/>
              <w:t>Banyak hal jadi itu ppt puspa itu jejaring (lembaga jejaring) di dalam ppt puspa itu ada beberapa mitra ya disininya stakeholdernya sebagai intinya, ndah di</w:t>
            </w:r>
            <w:r w:rsidR="00A81AFD">
              <w:rPr>
                <w:rFonts w:ascii="Times New Roman" w:hAnsi="Times New Roman" w:cs="Times New Roman"/>
                <w:sz w:val="24"/>
                <w:szCs w:val="24"/>
                <w:lang w:val="id-ID"/>
              </w:rPr>
              <w:t xml:space="preserve"> </w:t>
            </w:r>
            <w:r w:rsidR="002240AF">
              <w:rPr>
                <w:rFonts w:ascii="Times New Roman" w:hAnsi="Times New Roman" w:cs="Times New Roman"/>
                <w:sz w:val="24"/>
                <w:szCs w:val="24"/>
                <w:lang w:val="id-ID"/>
              </w:rPr>
              <w:t>dalamnya itu di anggota – anggota nya itu ada polres, ada kejaksaan, rs dll. Misalkan kita ada kasus ntah dari polres atau dari mana nanti kita yang melakukan pendampingan. Jadi pendampingan itu misal, oh ini korbannya butuh pelayanan psikologis kita langsung ke rs karena di dalam ppt puspa ada rs otomatis dia mau gak mau harus mengutamakan dari kita pendampingan.</w:t>
            </w:r>
            <w:r w:rsidR="000F56CE">
              <w:rPr>
                <w:rFonts w:ascii="Times New Roman" w:hAnsi="Times New Roman" w:cs="Times New Roman"/>
                <w:sz w:val="24"/>
                <w:szCs w:val="24"/>
                <w:lang w:val="id-ID"/>
              </w:rPr>
              <w:t xml:space="preserve"> Misal di kepolisian juga sama. </w:t>
            </w:r>
          </w:p>
        </w:tc>
      </w:tr>
      <w:tr w:rsidR="00D25802" w14:paraId="136E39C6" w14:textId="77777777" w:rsidTr="00513DB7">
        <w:tc>
          <w:tcPr>
            <w:tcW w:w="0" w:type="auto"/>
            <w:vAlign w:val="center"/>
          </w:tcPr>
          <w:p w14:paraId="5EDC434E"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2.</w:t>
            </w:r>
          </w:p>
        </w:tc>
        <w:tc>
          <w:tcPr>
            <w:tcW w:w="3930" w:type="dxa"/>
          </w:tcPr>
          <w:p w14:paraId="430EE17A" w14:textId="77777777" w:rsidR="00D25802" w:rsidRDefault="00D25802"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alur kerja bidang </w:t>
            </w:r>
            <w:r w:rsidR="00900ACB">
              <w:rPr>
                <w:rFonts w:ascii="Times New Roman" w:hAnsi="Times New Roman" w:cs="Times New Roman"/>
                <w:sz w:val="24"/>
                <w:szCs w:val="24"/>
                <w:lang w:val="id-ID"/>
              </w:rPr>
              <w:t xml:space="preserve">P2PA dalam melindungi anak korban kekerasan agar tidak terjadi kekerasan </w:t>
            </w:r>
            <w:r w:rsidR="00900ACB">
              <w:rPr>
                <w:rFonts w:ascii="Times New Roman" w:hAnsi="Times New Roman" w:cs="Times New Roman"/>
                <w:sz w:val="24"/>
                <w:szCs w:val="24"/>
                <w:lang w:val="id-ID"/>
              </w:rPr>
              <w:lastRenderedPageBreak/>
              <w:t>berulang ?</w:t>
            </w:r>
          </w:p>
        </w:tc>
        <w:tc>
          <w:tcPr>
            <w:tcW w:w="3438" w:type="dxa"/>
          </w:tcPr>
          <w:p w14:paraId="2CECCC81" w14:textId="77777777" w:rsidR="00D25802" w:rsidRDefault="00A3759E" w:rsidP="00A3759E">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Ya kita sosialisasi, setiap kegiatan kita itu ada sosialisasi. Sebenernya di bidang P2PA itu </w:t>
            </w:r>
            <w:r>
              <w:rPr>
                <w:rFonts w:ascii="Times New Roman" w:hAnsi="Times New Roman" w:cs="Times New Roman"/>
                <w:sz w:val="24"/>
                <w:szCs w:val="24"/>
                <w:lang w:val="id-ID"/>
              </w:rPr>
              <w:lastRenderedPageBreak/>
              <w:t xml:space="preserve">ada 3 seksi. Pertama seksi pemberdayaan perempuan dan perlindungan perempuan, kedua seksi pemenuhan hak dan perlindungan anak, ketiga seksi peningkatan kualitas keluarga dan data gender dan anak. Cuma kita kekurangan SDM atau formasi di kepala seksi. Pemberdayaan perempuan dan perlindungan perempuan kita ada staf nya dan itu baru yaitu bu ari tapi gak ada atasannya. Jadi yang misal stafnya saya itu kan atasannya saya sendiri, dll itu ke saya, ndah kalo bu ari itu dia gak punya atasan jadi nya itu langsung ke kepala bidang, Cuma kan seksi pemberdayaan perempuan dan perlindungan perempuan, kepala seksi itu kan kaitannya kan dia bahasannya </w:t>
            </w:r>
            <w:r>
              <w:rPr>
                <w:rFonts w:ascii="Times New Roman" w:hAnsi="Times New Roman" w:cs="Times New Roman"/>
                <w:sz w:val="24"/>
                <w:szCs w:val="24"/>
                <w:lang w:val="id-ID"/>
              </w:rPr>
              <w:lastRenderedPageBreak/>
              <w:t>yang</w:t>
            </w:r>
            <w:r w:rsidR="002B6F3B">
              <w:rPr>
                <w:rFonts w:ascii="Times New Roman" w:hAnsi="Times New Roman" w:cs="Times New Roman"/>
                <w:sz w:val="24"/>
                <w:szCs w:val="24"/>
                <w:lang w:val="id-ID"/>
              </w:rPr>
              <w:t xml:space="preserve"> membuat program, karena tidak </w:t>
            </w:r>
            <w:r>
              <w:rPr>
                <w:rFonts w:ascii="Times New Roman" w:hAnsi="Times New Roman" w:cs="Times New Roman"/>
                <w:sz w:val="24"/>
                <w:szCs w:val="24"/>
                <w:lang w:val="id-ID"/>
              </w:rPr>
              <w:t>ada akhirnya dijadikan satu sama seksi yang lain</w:t>
            </w:r>
            <w:r w:rsidR="00014E24">
              <w:rPr>
                <w:rFonts w:ascii="Times New Roman" w:hAnsi="Times New Roman" w:cs="Times New Roman"/>
                <w:sz w:val="24"/>
                <w:szCs w:val="24"/>
                <w:lang w:val="id-ID"/>
              </w:rPr>
              <w:t>, tapi yang dasar – dasar nya aja karena gak ada sih. Ndah untuk sosialisasinya kadang dijadikan satu sama pemberdayaan perempuan dan perlindungan anak. Sosialisasinya ke sekolah, ke masyarakat, ke kelurahan, ke kecamatan gitu.</w:t>
            </w:r>
          </w:p>
        </w:tc>
      </w:tr>
      <w:tr w:rsidR="00D25802" w14:paraId="13EF9643" w14:textId="77777777" w:rsidTr="00513DB7">
        <w:tc>
          <w:tcPr>
            <w:tcW w:w="0" w:type="auto"/>
            <w:vAlign w:val="center"/>
          </w:tcPr>
          <w:p w14:paraId="06AB0A4B"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p>
        </w:tc>
        <w:tc>
          <w:tcPr>
            <w:tcW w:w="3930" w:type="dxa"/>
          </w:tcPr>
          <w:p w14:paraId="6AB69CE9" w14:textId="77777777" w:rsidR="00D25802" w:rsidRDefault="00973C29"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korban dan keluar</w:t>
            </w:r>
            <w:r w:rsidR="00900ACB">
              <w:rPr>
                <w:rFonts w:ascii="Times New Roman" w:hAnsi="Times New Roman" w:cs="Times New Roman"/>
                <w:sz w:val="24"/>
                <w:szCs w:val="24"/>
                <w:lang w:val="id-ID"/>
              </w:rPr>
              <w:t>ga mengetahui ten</w:t>
            </w:r>
            <w:r w:rsidR="00597D08">
              <w:rPr>
                <w:rFonts w:ascii="Times New Roman" w:hAnsi="Times New Roman" w:cs="Times New Roman"/>
                <w:sz w:val="24"/>
                <w:szCs w:val="24"/>
                <w:lang w:val="id-ID"/>
              </w:rPr>
              <w:t xml:space="preserve">tang DPPKBP2PA terutama bidang </w:t>
            </w:r>
            <w:r w:rsidR="00900ACB">
              <w:rPr>
                <w:rFonts w:ascii="Times New Roman" w:hAnsi="Times New Roman" w:cs="Times New Roman"/>
                <w:sz w:val="24"/>
                <w:szCs w:val="24"/>
                <w:lang w:val="id-ID"/>
              </w:rPr>
              <w:t>P2PA dapat memberikan perlindungan terhadap anak korban kekerasan ?</w:t>
            </w:r>
          </w:p>
        </w:tc>
        <w:tc>
          <w:tcPr>
            <w:tcW w:w="3438" w:type="dxa"/>
          </w:tcPr>
          <w:p w14:paraId="7AAE834A" w14:textId="77777777" w:rsidR="00D25802" w:rsidRDefault="00DD528C"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iasanya korban tau dari kader, kebanyakan dari kader di kita itu ada beberapa kader banyak sih kadere. Di kecamatan itu namanya satgas P</w:t>
            </w:r>
            <w:r w:rsidR="00C83982">
              <w:rPr>
                <w:rFonts w:ascii="Times New Roman" w:hAnsi="Times New Roman" w:cs="Times New Roman"/>
                <w:sz w:val="24"/>
                <w:szCs w:val="24"/>
                <w:lang w:val="id-ID"/>
              </w:rPr>
              <w:t>P</w:t>
            </w:r>
            <w:r>
              <w:rPr>
                <w:rFonts w:ascii="Times New Roman" w:hAnsi="Times New Roman" w:cs="Times New Roman"/>
                <w:sz w:val="24"/>
                <w:szCs w:val="24"/>
                <w:lang w:val="id-ID"/>
              </w:rPr>
              <w:t xml:space="preserve">PA itu koordinator PATBM secara kasarnya terus dibawahnya di kelurahan itu ada PATBM disini ada 27 kelurahan, di satu kelurahan itu ada 4 yang satu ketua PATBM terus 3 nya </w:t>
            </w:r>
            <w:r>
              <w:rPr>
                <w:rFonts w:ascii="Times New Roman" w:hAnsi="Times New Roman" w:cs="Times New Roman"/>
                <w:sz w:val="24"/>
                <w:szCs w:val="24"/>
                <w:lang w:val="id-ID"/>
              </w:rPr>
              <w:lastRenderedPageBreak/>
              <w:t>anggota. Ndah itu kadang orang yang melaporkan itu lapornya ke kader kelurahan PATBM ndah jadinya dia itu tau adanya dinas ini gara – gara kader.</w:t>
            </w:r>
          </w:p>
        </w:tc>
      </w:tr>
      <w:tr w:rsidR="00D25802" w14:paraId="7B4D1185" w14:textId="77777777" w:rsidTr="00513DB7">
        <w:tc>
          <w:tcPr>
            <w:tcW w:w="0" w:type="auto"/>
            <w:vAlign w:val="center"/>
          </w:tcPr>
          <w:p w14:paraId="69643CDD"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3930" w:type="dxa"/>
          </w:tcPr>
          <w:p w14:paraId="457FD0C9" w14:textId="77777777" w:rsidR="00D25802" w:rsidRDefault="001318C6"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ja bentuk</w:t>
            </w:r>
            <w:r w:rsidR="00900ACB">
              <w:rPr>
                <w:rFonts w:ascii="Times New Roman" w:hAnsi="Times New Roman" w:cs="Times New Roman"/>
                <w:sz w:val="24"/>
                <w:szCs w:val="24"/>
                <w:lang w:val="id-ID"/>
              </w:rPr>
              <w:t xml:space="preserve"> pe</w:t>
            </w:r>
            <w:r w:rsidR="00597D08">
              <w:rPr>
                <w:rFonts w:ascii="Times New Roman" w:hAnsi="Times New Roman" w:cs="Times New Roman"/>
                <w:sz w:val="24"/>
                <w:szCs w:val="24"/>
                <w:lang w:val="id-ID"/>
              </w:rPr>
              <w:t xml:space="preserve">rlindungan yang diberikan oleh </w:t>
            </w:r>
            <w:r w:rsidR="00900ACB">
              <w:rPr>
                <w:rFonts w:ascii="Times New Roman" w:hAnsi="Times New Roman" w:cs="Times New Roman"/>
                <w:sz w:val="24"/>
                <w:szCs w:val="24"/>
                <w:lang w:val="id-ID"/>
              </w:rPr>
              <w:t>P2PA kepada anak korban kekerasan ?</w:t>
            </w:r>
          </w:p>
        </w:tc>
        <w:tc>
          <w:tcPr>
            <w:tcW w:w="3438" w:type="dxa"/>
          </w:tcPr>
          <w:p w14:paraId="53799B71" w14:textId="77777777" w:rsidR="00D25802" w:rsidRDefault="009B099B"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be</w:t>
            </w:r>
            <w:r w:rsidR="00A81AFD">
              <w:rPr>
                <w:rFonts w:ascii="Times New Roman" w:hAnsi="Times New Roman" w:cs="Times New Roman"/>
                <w:sz w:val="24"/>
                <w:szCs w:val="24"/>
                <w:lang w:val="id-ID"/>
              </w:rPr>
              <w:t>na</w:t>
            </w:r>
            <w:r>
              <w:rPr>
                <w:rFonts w:ascii="Times New Roman" w:hAnsi="Times New Roman" w:cs="Times New Roman"/>
                <w:sz w:val="24"/>
                <w:szCs w:val="24"/>
                <w:lang w:val="id-ID"/>
              </w:rPr>
              <w:t xml:space="preserve">rnya ada banyak layanan kita tapi yang lebih ke perlindungan itu ada 2. Layanan kesehatan </w:t>
            </w:r>
            <w:r w:rsidR="005A290D">
              <w:rPr>
                <w:rFonts w:ascii="Times New Roman" w:hAnsi="Times New Roman" w:cs="Times New Roman"/>
                <w:sz w:val="24"/>
                <w:szCs w:val="24"/>
                <w:lang w:val="id-ID"/>
              </w:rPr>
              <w:t xml:space="preserve">dan layanan pendampingan hukum. layanan kesehatan itu ada 2 (psikologis dan fisik) layanan fisik itu misal, mendapatkan kekerasan sampai mengalami luka parah masuk rs kita yang biayai mendampingi terus ada pendampingan hukum dan bantuan hukum. </w:t>
            </w:r>
          </w:p>
        </w:tc>
      </w:tr>
      <w:tr w:rsidR="00D25802" w14:paraId="5840735D" w14:textId="77777777" w:rsidTr="00513DB7">
        <w:tc>
          <w:tcPr>
            <w:tcW w:w="0" w:type="auto"/>
            <w:vAlign w:val="center"/>
          </w:tcPr>
          <w:p w14:paraId="56A6027E" w14:textId="77777777" w:rsidR="00D25802" w:rsidRDefault="00D25802"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30" w:type="dxa"/>
          </w:tcPr>
          <w:p w14:paraId="39BA7A42" w14:textId="77777777" w:rsidR="00D25802" w:rsidRDefault="00900ACB"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w:t>
            </w:r>
            <w:r w:rsidR="00597D08">
              <w:rPr>
                <w:rFonts w:ascii="Times New Roman" w:hAnsi="Times New Roman" w:cs="Times New Roman"/>
                <w:sz w:val="24"/>
                <w:szCs w:val="24"/>
                <w:lang w:val="id-ID"/>
              </w:rPr>
              <w:t xml:space="preserve">saja upaya yang dilakukan oleh </w:t>
            </w:r>
            <w:r>
              <w:rPr>
                <w:rFonts w:ascii="Times New Roman" w:hAnsi="Times New Roman" w:cs="Times New Roman"/>
                <w:sz w:val="24"/>
                <w:szCs w:val="24"/>
                <w:lang w:val="id-ID"/>
              </w:rPr>
              <w:t xml:space="preserve">P2PA dalam memberikan perlindungan terhadap anak korban kekerasan ? </w:t>
            </w:r>
          </w:p>
        </w:tc>
        <w:tc>
          <w:tcPr>
            <w:tcW w:w="3438" w:type="dxa"/>
          </w:tcPr>
          <w:p w14:paraId="41F111B0" w14:textId="77777777" w:rsidR="00D25802" w:rsidRDefault="005A290D"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paya yang dilakukan yaitu sosialisasi pencegahan untuk perlindungan anak. Terakhir ini yang dilakukan bidang P2PA ke sekolah tentang bullying, </w:t>
            </w:r>
            <w:r>
              <w:rPr>
                <w:rFonts w:ascii="Times New Roman" w:hAnsi="Times New Roman" w:cs="Times New Roman"/>
                <w:sz w:val="24"/>
                <w:szCs w:val="24"/>
                <w:lang w:val="id-ID"/>
              </w:rPr>
              <w:lastRenderedPageBreak/>
              <w:t>bullying itu termasuk kekerasan verbal.</w:t>
            </w:r>
          </w:p>
        </w:tc>
      </w:tr>
      <w:tr w:rsidR="00EB15B3" w14:paraId="542F9E27" w14:textId="77777777" w:rsidTr="00513DB7">
        <w:tc>
          <w:tcPr>
            <w:tcW w:w="0" w:type="auto"/>
            <w:vAlign w:val="center"/>
          </w:tcPr>
          <w:p w14:paraId="3B969C3D" w14:textId="77777777" w:rsidR="00EB15B3" w:rsidRDefault="007022B0"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3930" w:type="dxa"/>
          </w:tcPr>
          <w:p w14:paraId="1BF4A7C1" w14:textId="77777777" w:rsidR="00EB15B3" w:rsidRDefault="00EB15B3"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tujuan dari program penanganan ?</w:t>
            </w:r>
          </w:p>
        </w:tc>
        <w:tc>
          <w:tcPr>
            <w:tcW w:w="3438" w:type="dxa"/>
          </w:tcPr>
          <w:p w14:paraId="13D4578E" w14:textId="77777777" w:rsidR="00EB15B3" w:rsidRDefault="009C2DF2"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dari program penanganan itu ya melindungi dan agar kasus cepat terselesaikan. Tapi kan penanganan disini kan kalo dari dinas bentuknya pendampingan kasus, misalkan masuk hukum misalnya nek kamu di kerasin sama pacarnya nanti masuk hukum nantikan kita itu di kepolisian biasanya awalnya itu ke kepolisian panjang ada BAP, ada pemeriksaan saksi, ada pemeriksaan korban, dll. nanti berkasnya naik ke kejaksaan kalo ud</w:t>
            </w:r>
            <w:r w:rsidR="00A81AFD">
              <w:rPr>
                <w:rFonts w:ascii="Times New Roman" w:hAnsi="Times New Roman" w:cs="Times New Roman"/>
                <w:sz w:val="24"/>
                <w:szCs w:val="24"/>
                <w:lang w:val="id-ID"/>
              </w:rPr>
              <w:t>ah n</w:t>
            </w:r>
            <w:r>
              <w:rPr>
                <w:rFonts w:ascii="Times New Roman" w:hAnsi="Times New Roman" w:cs="Times New Roman"/>
                <w:sz w:val="24"/>
                <w:szCs w:val="24"/>
                <w:lang w:val="id-ID"/>
              </w:rPr>
              <w:t xml:space="preserve">gumpul kan berkasnya naik ke kejaksaan, kejaksaan naik ke pengadilan dan itu gak bisa sekitar 1 bulan 2 bulan </w:t>
            </w:r>
            <w:r w:rsidR="00A81AFD">
              <w:rPr>
                <w:rFonts w:ascii="Times New Roman" w:hAnsi="Times New Roman" w:cs="Times New Roman"/>
                <w:sz w:val="24"/>
                <w:szCs w:val="24"/>
                <w:lang w:val="id-ID"/>
              </w:rPr>
              <w:t>enggak itu tergantung dari berkas</w:t>
            </w:r>
            <w:r>
              <w:rPr>
                <w:rFonts w:ascii="Times New Roman" w:hAnsi="Times New Roman" w:cs="Times New Roman"/>
                <w:sz w:val="24"/>
                <w:szCs w:val="24"/>
                <w:lang w:val="id-ID"/>
              </w:rPr>
              <w:t xml:space="preserve">nya ngumpulnya dan kita </w:t>
            </w:r>
            <w:r>
              <w:rPr>
                <w:rFonts w:ascii="Times New Roman" w:hAnsi="Times New Roman" w:cs="Times New Roman"/>
                <w:sz w:val="24"/>
                <w:szCs w:val="24"/>
                <w:lang w:val="id-ID"/>
              </w:rPr>
              <w:lastRenderedPageBreak/>
              <w:t xml:space="preserve">sifatnya mendampingi. Di polres </w:t>
            </w:r>
            <w:r w:rsidR="00F703D7">
              <w:rPr>
                <w:rFonts w:ascii="Times New Roman" w:hAnsi="Times New Roman" w:cs="Times New Roman"/>
                <w:sz w:val="24"/>
                <w:szCs w:val="24"/>
                <w:lang w:val="id-ID"/>
              </w:rPr>
              <w:t>mendampingi kalo ke kejaksaan sih enggak karena ke kejaksaan yang berkaitan ini polresnya. Polresnya ngasih berkas gak perlu didampingi lah ya terus setelah itu pengadilan baru kita mendampingi korban.</w:t>
            </w:r>
          </w:p>
        </w:tc>
      </w:tr>
      <w:tr w:rsidR="00EB15B3" w14:paraId="16691D9D" w14:textId="77777777" w:rsidTr="00513DB7">
        <w:tc>
          <w:tcPr>
            <w:tcW w:w="0" w:type="auto"/>
            <w:vAlign w:val="center"/>
          </w:tcPr>
          <w:p w14:paraId="41D32784" w14:textId="77777777" w:rsidR="00EB15B3" w:rsidRDefault="007022B0"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p>
        </w:tc>
        <w:tc>
          <w:tcPr>
            <w:tcW w:w="3930" w:type="dxa"/>
          </w:tcPr>
          <w:p w14:paraId="5C9FDBA0" w14:textId="77777777" w:rsidR="00EB15B3" w:rsidRDefault="00323F33" w:rsidP="00323F33">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tor penghambat dalam melakukan penanganan </w:t>
            </w:r>
            <w:r w:rsidR="00F30D17">
              <w:rPr>
                <w:rFonts w:ascii="Times New Roman" w:hAnsi="Times New Roman" w:cs="Times New Roman"/>
                <w:sz w:val="24"/>
                <w:szCs w:val="24"/>
                <w:lang w:val="id-ID"/>
              </w:rPr>
              <w:t xml:space="preserve">dari lingkup (pendampingan, pengaduan, dan konseling) </w:t>
            </w:r>
            <w:r>
              <w:rPr>
                <w:rFonts w:ascii="Times New Roman" w:hAnsi="Times New Roman" w:cs="Times New Roman"/>
                <w:sz w:val="24"/>
                <w:szCs w:val="24"/>
                <w:lang w:val="id-ID"/>
              </w:rPr>
              <w:t xml:space="preserve">terhadap anak korban kekerasan ? </w:t>
            </w:r>
          </w:p>
        </w:tc>
        <w:tc>
          <w:tcPr>
            <w:tcW w:w="3438" w:type="dxa"/>
          </w:tcPr>
          <w:p w14:paraId="7BB97FCF" w14:textId="77777777" w:rsidR="00EB15B3" w:rsidRDefault="00F703D7"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ndisi anaknya (korban) dan</w:t>
            </w:r>
            <w:r w:rsidR="00F30D17">
              <w:rPr>
                <w:rFonts w:ascii="Times New Roman" w:hAnsi="Times New Roman" w:cs="Times New Roman"/>
                <w:sz w:val="24"/>
                <w:szCs w:val="24"/>
                <w:lang w:val="id-ID"/>
              </w:rPr>
              <w:t xml:space="preserve"> kemauan a</w:t>
            </w:r>
            <w:r w:rsidR="00A81AFD">
              <w:rPr>
                <w:rFonts w:ascii="Times New Roman" w:hAnsi="Times New Roman" w:cs="Times New Roman"/>
                <w:sz w:val="24"/>
                <w:szCs w:val="24"/>
                <w:lang w:val="id-ID"/>
              </w:rPr>
              <w:t>nak yang menjadi faktor pengham</w:t>
            </w:r>
            <w:r w:rsidR="00F30D17">
              <w:rPr>
                <w:rFonts w:ascii="Times New Roman" w:hAnsi="Times New Roman" w:cs="Times New Roman"/>
                <w:sz w:val="24"/>
                <w:szCs w:val="24"/>
                <w:lang w:val="id-ID"/>
              </w:rPr>
              <w:t>bat dari kegiatan – kegiatan tersebut</w:t>
            </w:r>
            <w:r>
              <w:rPr>
                <w:rFonts w:ascii="Times New Roman" w:hAnsi="Times New Roman" w:cs="Times New Roman"/>
                <w:sz w:val="24"/>
                <w:szCs w:val="24"/>
                <w:lang w:val="id-ID"/>
              </w:rPr>
              <w:t>. Karena kalo kondisinya anak lagi enggak mood apa lagi sakit gitu atau apa gak mungkin kita paksa.</w:t>
            </w:r>
          </w:p>
        </w:tc>
      </w:tr>
      <w:tr w:rsidR="00EB15B3" w14:paraId="6CA2E6DA" w14:textId="77777777" w:rsidTr="00513DB7">
        <w:tc>
          <w:tcPr>
            <w:tcW w:w="0" w:type="auto"/>
            <w:vAlign w:val="center"/>
          </w:tcPr>
          <w:p w14:paraId="59A1DBC9" w14:textId="77777777" w:rsidR="00EB15B3" w:rsidRDefault="007022B0"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3930" w:type="dxa"/>
          </w:tcPr>
          <w:p w14:paraId="3179A05C" w14:textId="77777777" w:rsidR="00EB15B3" w:rsidRDefault="00EB15B3"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bent</w:t>
            </w:r>
            <w:r w:rsidR="00597D08">
              <w:rPr>
                <w:rFonts w:ascii="Times New Roman" w:hAnsi="Times New Roman" w:cs="Times New Roman"/>
                <w:sz w:val="24"/>
                <w:szCs w:val="24"/>
                <w:lang w:val="id-ID"/>
              </w:rPr>
              <w:t xml:space="preserve">uk pendampingan yang diberikan </w:t>
            </w:r>
            <w:r>
              <w:rPr>
                <w:rFonts w:ascii="Times New Roman" w:hAnsi="Times New Roman" w:cs="Times New Roman"/>
                <w:sz w:val="24"/>
                <w:szCs w:val="24"/>
                <w:lang w:val="id-ID"/>
              </w:rPr>
              <w:t>P2PA untuk anak korban kekerasan ?</w:t>
            </w:r>
            <w:r w:rsidR="006B1C4B">
              <w:rPr>
                <w:rFonts w:ascii="Times New Roman" w:hAnsi="Times New Roman" w:cs="Times New Roman"/>
                <w:sz w:val="24"/>
                <w:szCs w:val="24"/>
                <w:lang w:val="id-ID"/>
              </w:rPr>
              <w:t xml:space="preserve"> </w:t>
            </w:r>
            <w:r w:rsidR="00043716">
              <w:rPr>
                <w:rFonts w:ascii="Times New Roman" w:hAnsi="Times New Roman" w:cs="Times New Roman"/>
                <w:sz w:val="24"/>
                <w:szCs w:val="24"/>
                <w:lang w:val="id-ID"/>
              </w:rPr>
              <w:t>bagaimana pendampingan yang diberikan P2PA untuk anak korban kekerasan ?</w:t>
            </w:r>
          </w:p>
        </w:tc>
        <w:tc>
          <w:tcPr>
            <w:tcW w:w="3438" w:type="dxa"/>
          </w:tcPr>
          <w:p w14:paraId="2209CA4E" w14:textId="77777777" w:rsidR="00EB15B3" w:rsidRDefault="00F703D7"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ma sep</w:t>
            </w:r>
            <w:r w:rsidR="00043716">
              <w:rPr>
                <w:rFonts w:ascii="Times New Roman" w:hAnsi="Times New Roman" w:cs="Times New Roman"/>
                <w:sz w:val="24"/>
                <w:szCs w:val="24"/>
                <w:lang w:val="id-ID"/>
              </w:rPr>
              <w:t>erti penanganan yaitu pelayanan dan seperti tadi di penjelasan nomor 6.</w:t>
            </w:r>
            <w:r>
              <w:rPr>
                <w:rFonts w:ascii="Times New Roman" w:hAnsi="Times New Roman" w:cs="Times New Roman"/>
                <w:sz w:val="24"/>
                <w:szCs w:val="24"/>
                <w:lang w:val="id-ID"/>
              </w:rPr>
              <w:t xml:space="preserve"> pokoknya pelayanan itu perempuan dan anak itu sama ada pendampingan kesehatan dan hukum itu sama ada semuanya.</w:t>
            </w:r>
          </w:p>
        </w:tc>
      </w:tr>
      <w:tr w:rsidR="00571BA2" w14:paraId="4A27E947" w14:textId="77777777" w:rsidTr="00513DB7">
        <w:tc>
          <w:tcPr>
            <w:tcW w:w="0" w:type="auto"/>
            <w:vAlign w:val="center"/>
          </w:tcPr>
          <w:p w14:paraId="407F3534" w14:textId="77777777" w:rsidR="00571BA2" w:rsidRDefault="00E0163A"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9</w:t>
            </w:r>
            <w:r w:rsidR="007022B0">
              <w:rPr>
                <w:rFonts w:ascii="Times New Roman" w:hAnsi="Times New Roman" w:cs="Times New Roman"/>
                <w:sz w:val="24"/>
                <w:szCs w:val="24"/>
                <w:lang w:val="id-ID"/>
              </w:rPr>
              <w:t>.</w:t>
            </w:r>
          </w:p>
        </w:tc>
        <w:tc>
          <w:tcPr>
            <w:tcW w:w="3930" w:type="dxa"/>
          </w:tcPr>
          <w:p w14:paraId="6B28D70B" w14:textId="77777777" w:rsidR="00571BA2" w:rsidRDefault="00066C1A"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w:t>
            </w:r>
            <w:r w:rsidR="00571BA2">
              <w:rPr>
                <w:rFonts w:ascii="Times New Roman" w:hAnsi="Times New Roman" w:cs="Times New Roman"/>
                <w:sz w:val="24"/>
                <w:szCs w:val="24"/>
                <w:lang w:val="id-ID"/>
              </w:rPr>
              <w:t>mana cara melapor</w:t>
            </w:r>
            <w:r w:rsidR="00597D08">
              <w:rPr>
                <w:rFonts w:ascii="Times New Roman" w:hAnsi="Times New Roman" w:cs="Times New Roman"/>
                <w:sz w:val="24"/>
                <w:szCs w:val="24"/>
                <w:lang w:val="id-ID"/>
              </w:rPr>
              <w:t xml:space="preserve"> ke </w:t>
            </w:r>
            <w:r w:rsidR="00571BA2">
              <w:rPr>
                <w:rFonts w:ascii="Times New Roman" w:hAnsi="Times New Roman" w:cs="Times New Roman"/>
                <w:sz w:val="24"/>
                <w:szCs w:val="24"/>
                <w:lang w:val="id-ID"/>
              </w:rPr>
              <w:t>P2PA ? Apakah secara langsung (mendatangi kantor) dan bisa secara online ?</w:t>
            </w:r>
          </w:p>
        </w:tc>
        <w:tc>
          <w:tcPr>
            <w:tcW w:w="3438" w:type="dxa"/>
          </w:tcPr>
          <w:p w14:paraId="18CEA1F5" w14:textId="77777777" w:rsidR="00571BA2" w:rsidRDefault="00D84BE0" w:rsidP="00D84BE0">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yang secara langsung dan ada online juga. </w:t>
            </w:r>
          </w:p>
        </w:tc>
      </w:tr>
      <w:tr w:rsidR="00EB15B3" w14:paraId="0D01D7EC" w14:textId="77777777" w:rsidTr="00513DB7">
        <w:tc>
          <w:tcPr>
            <w:tcW w:w="0" w:type="auto"/>
            <w:vAlign w:val="center"/>
          </w:tcPr>
          <w:p w14:paraId="782D2840" w14:textId="77777777" w:rsidR="00EB15B3" w:rsidRDefault="00E0163A"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r w:rsidR="007022B0">
              <w:rPr>
                <w:rFonts w:ascii="Times New Roman" w:hAnsi="Times New Roman" w:cs="Times New Roman"/>
                <w:sz w:val="24"/>
                <w:szCs w:val="24"/>
                <w:lang w:val="id-ID"/>
              </w:rPr>
              <w:t>.</w:t>
            </w:r>
          </w:p>
        </w:tc>
        <w:tc>
          <w:tcPr>
            <w:tcW w:w="3930" w:type="dxa"/>
          </w:tcPr>
          <w:p w14:paraId="776E08D2" w14:textId="77777777" w:rsidR="00EB15B3" w:rsidRDefault="00571BA2" w:rsidP="00D84BE0">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da layanan pengaduan online ?</w:t>
            </w:r>
            <w:r w:rsidR="00D84BE0">
              <w:rPr>
                <w:rFonts w:ascii="Times New Roman" w:hAnsi="Times New Roman" w:cs="Times New Roman"/>
                <w:sz w:val="24"/>
                <w:szCs w:val="24"/>
                <w:lang w:val="id-ID"/>
              </w:rPr>
              <w:t xml:space="preserve"> </w:t>
            </w:r>
          </w:p>
        </w:tc>
        <w:tc>
          <w:tcPr>
            <w:tcW w:w="3438" w:type="dxa"/>
          </w:tcPr>
          <w:p w14:paraId="53555DF1" w14:textId="77777777" w:rsidR="00EB15B3" w:rsidRDefault="00D84BE0"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 mba.</w:t>
            </w:r>
          </w:p>
        </w:tc>
      </w:tr>
      <w:tr w:rsidR="00EB15B3" w14:paraId="32F2C634" w14:textId="77777777" w:rsidTr="00513DB7">
        <w:tc>
          <w:tcPr>
            <w:tcW w:w="0" w:type="auto"/>
            <w:vAlign w:val="center"/>
          </w:tcPr>
          <w:p w14:paraId="1AC52565" w14:textId="77777777" w:rsidR="00EB15B3" w:rsidRDefault="00E0163A"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r w:rsidR="007022B0">
              <w:rPr>
                <w:rFonts w:ascii="Times New Roman" w:hAnsi="Times New Roman" w:cs="Times New Roman"/>
                <w:sz w:val="24"/>
                <w:szCs w:val="24"/>
                <w:lang w:val="id-ID"/>
              </w:rPr>
              <w:t>.</w:t>
            </w:r>
          </w:p>
        </w:tc>
        <w:tc>
          <w:tcPr>
            <w:tcW w:w="3930" w:type="dxa"/>
          </w:tcPr>
          <w:p w14:paraId="1838510F" w14:textId="77777777" w:rsidR="00EB15B3" w:rsidRDefault="00EB15B3"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nama layanan</w:t>
            </w:r>
            <w:r w:rsidR="00571BA2">
              <w:rPr>
                <w:rFonts w:ascii="Times New Roman" w:hAnsi="Times New Roman" w:cs="Times New Roman"/>
                <w:sz w:val="24"/>
                <w:szCs w:val="24"/>
                <w:lang w:val="id-ID"/>
              </w:rPr>
              <w:t xml:space="preserve"> online</w:t>
            </w:r>
            <w:r>
              <w:rPr>
                <w:rFonts w:ascii="Times New Roman" w:hAnsi="Times New Roman" w:cs="Times New Roman"/>
                <w:sz w:val="24"/>
                <w:szCs w:val="24"/>
                <w:lang w:val="id-ID"/>
              </w:rPr>
              <w:t xml:space="preserve"> yang digunakan untuk pengaduan korban kekerasan terhadap anak</w:t>
            </w:r>
            <w:r w:rsidR="00571BA2">
              <w:rPr>
                <w:rFonts w:ascii="Times New Roman" w:hAnsi="Times New Roman" w:cs="Times New Roman"/>
                <w:sz w:val="24"/>
                <w:szCs w:val="24"/>
                <w:lang w:val="id-ID"/>
              </w:rPr>
              <w:t xml:space="preserve"> ? </w:t>
            </w:r>
          </w:p>
        </w:tc>
        <w:tc>
          <w:tcPr>
            <w:tcW w:w="3438" w:type="dxa"/>
          </w:tcPr>
          <w:p w14:paraId="438A7D39" w14:textId="77777777" w:rsidR="00EB15B3" w:rsidRDefault="00D84BE0"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lo online di aplikasi siapgrak sama hotline kita di Whatsapp kita ada hotline 24 jam via Whatsapp.</w:t>
            </w:r>
          </w:p>
        </w:tc>
      </w:tr>
      <w:tr w:rsidR="007022B0" w14:paraId="772EFFFB" w14:textId="77777777" w:rsidTr="00513DB7">
        <w:tc>
          <w:tcPr>
            <w:tcW w:w="0" w:type="auto"/>
            <w:vAlign w:val="center"/>
          </w:tcPr>
          <w:p w14:paraId="26AA9235" w14:textId="77777777" w:rsidR="007022B0" w:rsidRDefault="00E0163A"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w:t>
            </w:r>
            <w:r w:rsidR="007022B0">
              <w:rPr>
                <w:rFonts w:ascii="Times New Roman" w:hAnsi="Times New Roman" w:cs="Times New Roman"/>
                <w:sz w:val="24"/>
                <w:szCs w:val="24"/>
                <w:lang w:val="id-ID"/>
              </w:rPr>
              <w:t>.</w:t>
            </w:r>
          </w:p>
        </w:tc>
        <w:tc>
          <w:tcPr>
            <w:tcW w:w="3930" w:type="dxa"/>
          </w:tcPr>
          <w:p w14:paraId="78B7C282" w14:textId="77777777" w:rsidR="007022B0" w:rsidRDefault="00066C1A"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w:t>
            </w:r>
            <w:r w:rsidR="007022B0">
              <w:rPr>
                <w:rFonts w:ascii="Times New Roman" w:hAnsi="Times New Roman" w:cs="Times New Roman"/>
                <w:sz w:val="24"/>
                <w:szCs w:val="24"/>
                <w:lang w:val="id-ID"/>
              </w:rPr>
              <w:t>mana teknik konseling untuk korban kekerasan ?</w:t>
            </w:r>
          </w:p>
        </w:tc>
        <w:tc>
          <w:tcPr>
            <w:tcW w:w="3438" w:type="dxa"/>
          </w:tcPr>
          <w:p w14:paraId="3CADEB77" w14:textId="77777777" w:rsidR="007022B0" w:rsidRDefault="00EE2845"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lo konseling itu tergantung kebutuhan si korban. Kalo korban di rasa butuh konseling ya konseling tapi kalo enggak ya enggak tergantung dari korbannya. Tapi b</w:t>
            </w:r>
            <w:r w:rsidR="00A81AFD">
              <w:rPr>
                <w:rFonts w:ascii="Times New Roman" w:hAnsi="Times New Roman" w:cs="Times New Roman"/>
                <w:sz w:val="24"/>
                <w:szCs w:val="24"/>
                <w:lang w:val="id-ID"/>
              </w:rPr>
              <w:t>iasanya sih konseling memang di</w:t>
            </w:r>
            <w:r>
              <w:rPr>
                <w:rFonts w:ascii="Times New Roman" w:hAnsi="Times New Roman" w:cs="Times New Roman"/>
                <w:sz w:val="24"/>
                <w:szCs w:val="24"/>
                <w:lang w:val="id-ID"/>
              </w:rPr>
              <w:t>butuhkan dan ada yang polres kadang membutuhkan visum psikologis biasanya itu digunakan polisi memperkuat berkas.</w:t>
            </w:r>
          </w:p>
        </w:tc>
      </w:tr>
      <w:tr w:rsidR="003D4446" w14:paraId="5616B3CD" w14:textId="77777777" w:rsidTr="00513DB7">
        <w:tc>
          <w:tcPr>
            <w:tcW w:w="0" w:type="auto"/>
            <w:vAlign w:val="center"/>
          </w:tcPr>
          <w:p w14:paraId="611F3286" w14:textId="77777777" w:rsidR="003D4446" w:rsidRDefault="000F56CE"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3930" w:type="dxa"/>
          </w:tcPr>
          <w:p w14:paraId="04E21FB7" w14:textId="77777777" w:rsidR="003D4446" w:rsidRDefault="003D4446"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apa psikologi yang bekerjasama dengan bidang P2PA ?</w:t>
            </w:r>
          </w:p>
        </w:tc>
        <w:tc>
          <w:tcPr>
            <w:tcW w:w="3438" w:type="dxa"/>
          </w:tcPr>
          <w:p w14:paraId="71E76B92" w14:textId="77777777" w:rsidR="003D4446" w:rsidRDefault="000F56CE"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layanan konseling psikologis ke sikolognya disini ada bu andri </w:t>
            </w:r>
            <w:r>
              <w:rPr>
                <w:rFonts w:ascii="Times New Roman" w:hAnsi="Times New Roman" w:cs="Times New Roman"/>
                <w:sz w:val="24"/>
                <w:szCs w:val="24"/>
                <w:lang w:val="id-ID"/>
              </w:rPr>
              <w:lastRenderedPageBreak/>
              <w:t>langsung dan itu harus diutamakan karena dia udah masuk ke SK ( surat ketetapan) ppt puspa. Berarti kalo konseling psikologis itu kerja sama kita itu sama bu andri itu psikologisnya di Kota Tegal yang masuk SK. itu bu andri psikologis rs kardinah.</w:t>
            </w:r>
          </w:p>
        </w:tc>
      </w:tr>
      <w:tr w:rsidR="00D25802" w14:paraId="3E00DC44" w14:textId="77777777" w:rsidTr="00513DB7">
        <w:tc>
          <w:tcPr>
            <w:tcW w:w="0" w:type="auto"/>
            <w:vAlign w:val="center"/>
          </w:tcPr>
          <w:p w14:paraId="3FFCB1BD" w14:textId="77777777" w:rsidR="00D25802" w:rsidRDefault="000F56CE"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4</w:t>
            </w:r>
            <w:r w:rsidR="007022B0">
              <w:rPr>
                <w:rFonts w:ascii="Times New Roman" w:hAnsi="Times New Roman" w:cs="Times New Roman"/>
                <w:sz w:val="24"/>
                <w:szCs w:val="24"/>
                <w:lang w:val="id-ID"/>
              </w:rPr>
              <w:t>.</w:t>
            </w:r>
          </w:p>
        </w:tc>
        <w:tc>
          <w:tcPr>
            <w:tcW w:w="3930" w:type="dxa"/>
          </w:tcPr>
          <w:p w14:paraId="5C3B7993" w14:textId="77777777" w:rsidR="00D25802" w:rsidRDefault="00900ACB"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kah kasus dimana korban kekerasan tidak berani melapor karena diancam oleh pelaku ?</w:t>
            </w:r>
          </w:p>
        </w:tc>
        <w:tc>
          <w:tcPr>
            <w:tcW w:w="3438" w:type="dxa"/>
          </w:tcPr>
          <w:p w14:paraId="70B3D50A" w14:textId="77777777" w:rsidR="00D25802" w:rsidRDefault="00EE2845"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 seperti yang dijelaskan di nomor 9 ya mba spesifiknya seperti itu.</w:t>
            </w:r>
          </w:p>
        </w:tc>
      </w:tr>
      <w:tr w:rsidR="00D25802" w14:paraId="2187464F" w14:textId="77777777" w:rsidTr="00513DB7">
        <w:tc>
          <w:tcPr>
            <w:tcW w:w="0" w:type="auto"/>
            <w:vAlign w:val="center"/>
          </w:tcPr>
          <w:p w14:paraId="420EEB74" w14:textId="77777777" w:rsidR="00D25802" w:rsidRDefault="000F56CE"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w:t>
            </w:r>
            <w:r w:rsidR="00D25802">
              <w:rPr>
                <w:rFonts w:ascii="Times New Roman" w:hAnsi="Times New Roman" w:cs="Times New Roman"/>
                <w:sz w:val="24"/>
                <w:szCs w:val="24"/>
                <w:lang w:val="id-ID"/>
              </w:rPr>
              <w:t>.</w:t>
            </w:r>
          </w:p>
        </w:tc>
        <w:tc>
          <w:tcPr>
            <w:tcW w:w="3930" w:type="dxa"/>
          </w:tcPr>
          <w:p w14:paraId="516B974F" w14:textId="77777777" w:rsidR="00D25802" w:rsidRDefault="00900ACB"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da kunjungan lanjut setelah kasus dinyatakan selesai ?</w:t>
            </w:r>
          </w:p>
        </w:tc>
        <w:tc>
          <w:tcPr>
            <w:tcW w:w="3438" w:type="dxa"/>
          </w:tcPr>
          <w:p w14:paraId="27988732" w14:textId="77777777" w:rsidR="00D25802" w:rsidRDefault="00BF0395"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misalkan udah terminasi itu udah sampai selesai ntah kasus hukum atau non hukum. biasanya mediasi udah selesai terus kalo hukum biasa ketuk palu lah selesai itu biasanya satu tahun setelah nya ada kunjungan lanjut ke rumah korban sekalian ada santunan biasanya. Semua kekerasan ada kunjungan lanjut </w:t>
            </w:r>
            <w:r>
              <w:rPr>
                <w:rFonts w:ascii="Times New Roman" w:hAnsi="Times New Roman" w:cs="Times New Roman"/>
                <w:sz w:val="24"/>
                <w:szCs w:val="24"/>
                <w:lang w:val="id-ID"/>
              </w:rPr>
              <w:lastRenderedPageBreak/>
              <w:t>tapi satu tahun setelah kasus selesai.</w:t>
            </w:r>
          </w:p>
        </w:tc>
      </w:tr>
      <w:tr w:rsidR="00D25802" w14:paraId="06AF5331" w14:textId="77777777" w:rsidTr="00513DB7">
        <w:tc>
          <w:tcPr>
            <w:tcW w:w="0" w:type="auto"/>
            <w:vAlign w:val="center"/>
          </w:tcPr>
          <w:p w14:paraId="5DA10091" w14:textId="77777777" w:rsidR="00D25802" w:rsidRDefault="000F56CE"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6</w:t>
            </w:r>
            <w:r w:rsidR="00D25802">
              <w:rPr>
                <w:rFonts w:ascii="Times New Roman" w:hAnsi="Times New Roman" w:cs="Times New Roman"/>
                <w:sz w:val="24"/>
                <w:szCs w:val="24"/>
                <w:lang w:val="id-ID"/>
              </w:rPr>
              <w:t>.</w:t>
            </w:r>
          </w:p>
        </w:tc>
        <w:tc>
          <w:tcPr>
            <w:tcW w:w="3930" w:type="dxa"/>
          </w:tcPr>
          <w:p w14:paraId="049F998A" w14:textId="77777777" w:rsidR="00D25802" w:rsidRDefault="00900ACB"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apa lama proses penyelesaian kasus berlangsung ?</w:t>
            </w:r>
          </w:p>
        </w:tc>
        <w:tc>
          <w:tcPr>
            <w:tcW w:w="3438" w:type="dxa"/>
          </w:tcPr>
          <w:p w14:paraId="79D1F4F5" w14:textId="77777777" w:rsidR="00D25802" w:rsidRDefault="00B3114D" w:rsidP="00D2580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nggak tau, tergantung hukum nya kayanya 3 bulan an dan tergantung kasus hukumnya.</w:t>
            </w:r>
          </w:p>
        </w:tc>
      </w:tr>
      <w:tr w:rsidR="00D25802" w14:paraId="5716137C" w14:textId="77777777" w:rsidTr="00513DB7">
        <w:tc>
          <w:tcPr>
            <w:tcW w:w="0" w:type="auto"/>
            <w:vAlign w:val="center"/>
          </w:tcPr>
          <w:p w14:paraId="0F173FC4" w14:textId="77777777" w:rsidR="00D25802" w:rsidRDefault="000F56CE" w:rsidP="00D25802">
            <w:pPr>
              <w:tabs>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7</w:t>
            </w:r>
            <w:r w:rsidR="00D25802">
              <w:rPr>
                <w:rFonts w:ascii="Times New Roman" w:hAnsi="Times New Roman" w:cs="Times New Roman"/>
                <w:sz w:val="24"/>
                <w:szCs w:val="24"/>
                <w:lang w:val="id-ID"/>
              </w:rPr>
              <w:t>.</w:t>
            </w:r>
          </w:p>
        </w:tc>
        <w:tc>
          <w:tcPr>
            <w:tcW w:w="3930" w:type="dxa"/>
          </w:tcPr>
          <w:p w14:paraId="09F60831" w14:textId="77777777" w:rsidR="00D25802" w:rsidRDefault="00931C4D" w:rsidP="0083762D">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saja faktor penghambat dalam </w:t>
            </w:r>
            <w:r w:rsidR="00AA28D6">
              <w:rPr>
                <w:rFonts w:ascii="Times New Roman" w:hAnsi="Times New Roman" w:cs="Times New Roman"/>
                <w:sz w:val="24"/>
                <w:szCs w:val="24"/>
                <w:lang w:val="id-ID"/>
              </w:rPr>
              <w:t xml:space="preserve">melakukan perlindungan terhadap anak korban kekerasan ? </w:t>
            </w:r>
          </w:p>
        </w:tc>
        <w:tc>
          <w:tcPr>
            <w:tcW w:w="3438" w:type="dxa"/>
          </w:tcPr>
          <w:p w14:paraId="3EA4E5F1" w14:textId="77777777" w:rsidR="00D25802" w:rsidRDefault="008342AE" w:rsidP="008F27B5">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faktor eksternal dan internal nya mba, </w:t>
            </w:r>
            <w:r w:rsidR="0002726A">
              <w:rPr>
                <w:rFonts w:ascii="Times New Roman" w:hAnsi="Times New Roman" w:cs="Times New Roman"/>
                <w:sz w:val="24"/>
                <w:szCs w:val="24"/>
                <w:lang w:val="id-ID"/>
              </w:rPr>
              <w:t>Faktor eksternal nya itu lingkungan</w:t>
            </w:r>
            <w:r w:rsidR="00EC5FFA">
              <w:rPr>
                <w:rFonts w:ascii="Times New Roman" w:hAnsi="Times New Roman" w:cs="Times New Roman"/>
                <w:sz w:val="24"/>
                <w:szCs w:val="24"/>
                <w:lang w:val="id-ID"/>
              </w:rPr>
              <w:t xml:space="preserve"> </w:t>
            </w:r>
            <w:r w:rsidR="00E0163A">
              <w:rPr>
                <w:rFonts w:ascii="Times New Roman" w:hAnsi="Times New Roman" w:cs="Times New Roman"/>
                <w:sz w:val="24"/>
                <w:szCs w:val="24"/>
                <w:lang w:val="id-ID"/>
              </w:rPr>
              <w:t>yang gak baik tidak mendukung korban untuk melapor dan memperkeruh keadaan yang membuat korban merasa takut.</w:t>
            </w:r>
            <w:r w:rsidR="0002726A">
              <w:rPr>
                <w:rFonts w:ascii="Times New Roman" w:hAnsi="Times New Roman" w:cs="Times New Roman"/>
                <w:sz w:val="24"/>
                <w:szCs w:val="24"/>
                <w:lang w:val="id-ID"/>
              </w:rPr>
              <w:t xml:space="preserve"> ndah kalo faktor internal nya mungkin ekonomi tapi kalo ekonomi menurut si kor</w:t>
            </w:r>
            <w:r w:rsidR="00A81AFD">
              <w:rPr>
                <w:rFonts w:ascii="Times New Roman" w:hAnsi="Times New Roman" w:cs="Times New Roman"/>
                <w:sz w:val="24"/>
                <w:szCs w:val="24"/>
                <w:lang w:val="id-ID"/>
              </w:rPr>
              <w:t>bannya iya. Bukan ekonomi sebena</w:t>
            </w:r>
            <w:r w:rsidR="0002726A">
              <w:rPr>
                <w:rFonts w:ascii="Times New Roman" w:hAnsi="Times New Roman" w:cs="Times New Roman"/>
                <w:sz w:val="24"/>
                <w:szCs w:val="24"/>
                <w:lang w:val="id-ID"/>
              </w:rPr>
              <w:t xml:space="preserve">rnya dia itu takut kalo </w:t>
            </w:r>
            <w:r w:rsidR="00A81AFD">
              <w:rPr>
                <w:rFonts w:ascii="Times New Roman" w:hAnsi="Times New Roman" w:cs="Times New Roman"/>
                <w:sz w:val="24"/>
                <w:szCs w:val="24"/>
                <w:lang w:val="id-ID"/>
              </w:rPr>
              <w:t xml:space="preserve">ngelaporin itu nanti dimintai </w:t>
            </w:r>
            <w:r w:rsidR="0002726A">
              <w:rPr>
                <w:rFonts w:ascii="Times New Roman" w:hAnsi="Times New Roman" w:cs="Times New Roman"/>
                <w:sz w:val="24"/>
                <w:szCs w:val="24"/>
                <w:lang w:val="id-ID"/>
              </w:rPr>
              <w:t>uang tapi</w:t>
            </w:r>
            <w:r w:rsidR="00A81AFD">
              <w:rPr>
                <w:rFonts w:ascii="Times New Roman" w:hAnsi="Times New Roman" w:cs="Times New Roman"/>
                <w:sz w:val="24"/>
                <w:szCs w:val="24"/>
                <w:lang w:val="id-ID"/>
              </w:rPr>
              <w:t xml:space="preserve"> </w:t>
            </w:r>
            <w:r w:rsidR="0002726A">
              <w:rPr>
                <w:rFonts w:ascii="Times New Roman" w:hAnsi="Times New Roman" w:cs="Times New Roman"/>
                <w:sz w:val="24"/>
                <w:szCs w:val="24"/>
                <w:lang w:val="id-ID"/>
              </w:rPr>
              <w:t xml:space="preserve">kan kalo dia tau ilmunya, tau pengetahuannya bahwa laporan itu gratis dia gak bakalan ada pikiran kaya gitu yang intinya sama faktor internal </w:t>
            </w:r>
            <w:r w:rsidR="0002726A">
              <w:rPr>
                <w:rFonts w:ascii="Times New Roman" w:hAnsi="Times New Roman" w:cs="Times New Roman"/>
                <w:sz w:val="24"/>
                <w:szCs w:val="24"/>
                <w:lang w:val="id-ID"/>
              </w:rPr>
              <w:lastRenderedPageBreak/>
              <w:t>dan eksternalnya.</w:t>
            </w:r>
            <w:r w:rsidR="00E0163A">
              <w:rPr>
                <w:rFonts w:ascii="Times New Roman" w:hAnsi="Times New Roman" w:cs="Times New Roman"/>
                <w:sz w:val="24"/>
                <w:szCs w:val="24"/>
                <w:lang w:val="id-ID"/>
              </w:rPr>
              <w:t xml:space="preserve"> Terus juga Faktor penghambatnya itu dari korbannya sendiri. Kadang susah, susahnya misalkan kasusnya itu berat yang seharusnya udah masuk hukum dia gak mau takut. Misalkan kasus seksual itu kadang ntah anaknya ntah orang tua nya itu ada takut melaporkan, nanti malu, nanti di cap di  lingkungan gak bagus dll. itu yang paling susah padahalkan kalo sudah ditangani ya gak ada terusan lagi korban – korban selanjutnya. Kalo pelaku seksual itu dia terus – terus an pelakunya juga biasanya orang terdekat seperti ayahnya sendiri, pernah ada juga di kota tegal. </w:t>
            </w:r>
          </w:p>
        </w:tc>
      </w:tr>
    </w:tbl>
    <w:p w14:paraId="04F65A16" w14:textId="77777777" w:rsidR="00CF78AC" w:rsidRDefault="00CF78AC" w:rsidP="00455691">
      <w:pPr>
        <w:spacing w:line="480" w:lineRule="auto"/>
        <w:rPr>
          <w:rFonts w:ascii="Times New Roman" w:hAnsi="Times New Roman" w:cs="Times New Roman"/>
          <w:b/>
          <w:sz w:val="24"/>
          <w:szCs w:val="24"/>
          <w:lang w:val="id-ID"/>
        </w:rPr>
      </w:pPr>
    </w:p>
    <w:p w14:paraId="79EAAFE4" w14:textId="77777777" w:rsidR="00CF78AC" w:rsidRDefault="00CF78AC" w:rsidP="00455691">
      <w:pPr>
        <w:spacing w:line="480" w:lineRule="auto"/>
        <w:rPr>
          <w:rFonts w:ascii="Times New Roman" w:hAnsi="Times New Roman" w:cs="Times New Roman"/>
          <w:b/>
          <w:sz w:val="24"/>
          <w:szCs w:val="24"/>
          <w:lang w:val="id-ID"/>
        </w:rPr>
      </w:pPr>
    </w:p>
    <w:p w14:paraId="3B6ABCFB" w14:textId="77777777" w:rsidR="00900ACB" w:rsidRDefault="00DA3E8F" w:rsidP="00455691">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08E0CC78" w14:textId="77777777" w:rsidR="00DA3E8F" w:rsidRDefault="00DA3E8F" w:rsidP="00DA3E8F">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3310BE8F" w14:textId="77777777" w:rsidR="00DA3E8F" w:rsidRDefault="00DA3E8F" w:rsidP="00122D7A">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Masyarakat</w:t>
      </w:r>
      <w:r w:rsidR="00FC4F87">
        <w:rPr>
          <w:rFonts w:ascii="Times New Roman" w:hAnsi="Times New Roman" w:cs="Times New Roman"/>
          <w:sz w:val="24"/>
          <w:szCs w:val="24"/>
          <w:lang w:val="id-ID"/>
        </w:rPr>
        <w:t xml:space="preserve"> Umum</w:t>
      </w:r>
      <w:r>
        <w:rPr>
          <w:rFonts w:ascii="Times New Roman" w:hAnsi="Times New Roman" w:cs="Times New Roman"/>
          <w:sz w:val="24"/>
          <w:szCs w:val="24"/>
          <w:lang w:val="id-ID"/>
        </w:rPr>
        <w:t xml:space="preserve"> Kota Tegal</w:t>
      </w:r>
      <w:r w:rsidR="003C60FF">
        <w:rPr>
          <w:rFonts w:ascii="Times New Roman" w:hAnsi="Times New Roman" w:cs="Times New Roman"/>
          <w:sz w:val="24"/>
          <w:szCs w:val="24"/>
          <w:lang w:val="id-ID"/>
        </w:rPr>
        <w:t xml:space="preserve"> </w:t>
      </w:r>
    </w:p>
    <w:p w14:paraId="246B38CF" w14:textId="77777777" w:rsidR="00DA3E8F" w:rsidRDefault="00DA3E8F" w:rsidP="0046624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sidR="00466337">
        <w:rPr>
          <w:rFonts w:ascii="Times New Roman" w:hAnsi="Times New Roman" w:cs="Times New Roman"/>
          <w:sz w:val="24"/>
          <w:szCs w:val="24"/>
          <w:lang w:val="id-ID"/>
        </w:rPr>
        <w:tab/>
        <w:t>Maslikha</w:t>
      </w:r>
    </w:p>
    <w:p w14:paraId="406F3444" w14:textId="77777777" w:rsidR="00DA3E8F" w:rsidRDefault="00DA3E8F" w:rsidP="0046624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7444F6">
        <w:rPr>
          <w:rFonts w:ascii="Times New Roman" w:hAnsi="Times New Roman" w:cs="Times New Roman"/>
          <w:sz w:val="24"/>
          <w:szCs w:val="24"/>
          <w:lang w:val="id-ID"/>
        </w:rPr>
        <w:tab/>
        <w:t>Kamis, 6</w:t>
      </w:r>
      <w:r w:rsidR="007F7DBE">
        <w:rPr>
          <w:rFonts w:ascii="Times New Roman" w:hAnsi="Times New Roman" w:cs="Times New Roman"/>
          <w:sz w:val="24"/>
          <w:szCs w:val="24"/>
          <w:lang w:val="id-ID"/>
        </w:rPr>
        <w:t xml:space="preserve"> Juli 2023</w:t>
      </w:r>
    </w:p>
    <w:p w14:paraId="0534F118" w14:textId="77777777" w:rsidR="00DA3E8F" w:rsidRDefault="00DA3E8F" w:rsidP="00466242">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7F7DBE">
        <w:rPr>
          <w:rFonts w:ascii="Times New Roman" w:hAnsi="Times New Roman" w:cs="Times New Roman"/>
          <w:sz w:val="24"/>
          <w:szCs w:val="24"/>
          <w:lang w:val="id-ID"/>
        </w:rPr>
        <w:tab/>
      </w:r>
      <w:r w:rsidR="007444F6">
        <w:rPr>
          <w:rFonts w:ascii="Times New Roman" w:hAnsi="Times New Roman" w:cs="Times New Roman"/>
          <w:sz w:val="24"/>
          <w:szCs w:val="24"/>
          <w:lang w:val="id-ID"/>
        </w:rPr>
        <w:t>10</w:t>
      </w:r>
      <w:r w:rsidR="00471DB3">
        <w:rPr>
          <w:rFonts w:ascii="Times New Roman" w:hAnsi="Times New Roman" w:cs="Times New Roman"/>
          <w:sz w:val="24"/>
          <w:szCs w:val="24"/>
          <w:lang w:val="id-ID"/>
        </w:rPr>
        <w:t xml:space="preserve"> : 00 – Selesai </w:t>
      </w:r>
    </w:p>
    <w:p w14:paraId="5B11D7C5" w14:textId="77777777" w:rsidR="00DA3E8F" w:rsidRPr="00DA3E8F" w:rsidRDefault="00DA3E8F" w:rsidP="00595C2D">
      <w:pPr>
        <w:tabs>
          <w:tab w:val="left" w:pos="3069"/>
          <w:tab w:val="left" w:pos="3429"/>
          <w:tab w:val="left" w:pos="3870"/>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t>:</w:t>
      </w:r>
      <w:r w:rsidR="00C83982">
        <w:rPr>
          <w:rFonts w:ascii="Times New Roman" w:hAnsi="Times New Roman" w:cs="Times New Roman"/>
          <w:sz w:val="24"/>
          <w:szCs w:val="24"/>
          <w:lang w:val="id-ID"/>
        </w:rPr>
        <w:tab/>
        <w:t>Kelurahan</w:t>
      </w:r>
      <w:r w:rsidR="00595C2D">
        <w:rPr>
          <w:rFonts w:ascii="Times New Roman" w:hAnsi="Times New Roman" w:cs="Times New Roman"/>
          <w:sz w:val="24"/>
          <w:szCs w:val="24"/>
          <w:lang w:val="id-ID"/>
        </w:rPr>
        <w:t xml:space="preserve"> Pesurungan Kidul Kec. Tegal Barat</w:t>
      </w:r>
    </w:p>
    <w:tbl>
      <w:tblPr>
        <w:tblStyle w:val="TableGrid"/>
        <w:tblW w:w="0" w:type="auto"/>
        <w:tblInd w:w="108" w:type="dxa"/>
        <w:tblLook w:val="04A0" w:firstRow="1" w:lastRow="0" w:firstColumn="1" w:lastColumn="0" w:noHBand="0" w:noVBand="1"/>
      </w:tblPr>
      <w:tblGrid>
        <w:gridCol w:w="570"/>
        <w:gridCol w:w="3930"/>
        <w:gridCol w:w="3438"/>
      </w:tblGrid>
      <w:tr w:rsidR="00DA3E8F" w14:paraId="1999C283" w14:textId="77777777" w:rsidTr="00513DB7">
        <w:trPr>
          <w:tblHeader/>
        </w:trPr>
        <w:tc>
          <w:tcPr>
            <w:tcW w:w="570" w:type="dxa"/>
            <w:vAlign w:val="center"/>
          </w:tcPr>
          <w:p w14:paraId="568F874B" w14:textId="77777777" w:rsidR="00DA3E8F" w:rsidRPr="00DA3E8F" w:rsidRDefault="00DA3E8F"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30" w:type="dxa"/>
            <w:vAlign w:val="center"/>
          </w:tcPr>
          <w:p w14:paraId="5B462335" w14:textId="77777777" w:rsidR="00DA3E8F" w:rsidRPr="00DA3E8F" w:rsidRDefault="00DA3E8F"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38" w:type="dxa"/>
            <w:vAlign w:val="center"/>
          </w:tcPr>
          <w:p w14:paraId="2CC195BA" w14:textId="77777777" w:rsidR="00DA3E8F" w:rsidRPr="00DA3E8F" w:rsidRDefault="00DA3E8F"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DA3E8F" w14:paraId="7220E50E" w14:textId="77777777" w:rsidTr="00513DB7">
        <w:tc>
          <w:tcPr>
            <w:tcW w:w="570" w:type="dxa"/>
            <w:vAlign w:val="center"/>
          </w:tcPr>
          <w:p w14:paraId="3AC7C912" w14:textId="77777777" w:rsidR="00DA3E8F" w:rsidRPr="00DA3E8F"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r w:rsidR="00DA3E8F">
              <w:rPr>
                <w:rFonts w:ascii="Times New Roman" w:hAnsi="Times New Roman" w:cs="Times New Roman"/>
                <w:sz w:val="24"/>
                <w:szCs w:val="24"/>
                <w:lang w:val="id-ID"/>
              </w:rPr>
              <w:t>.</w:t>
            </w:r>
          </w:p>
        </w:tc>
        <w:tc>
          <w:tcPr>
            <w:tcW w:w="3930" w:type="dxa"/>
          </w:tcPr>
          <w:p w14:paraId="1D799B32" w14:textId="77777777" w:rsidR="002D6772" w:rsidRDefault="002D6772" w:rsidP="002D677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 anda apa yang dimaksud dengan tindakan kekerasan terhadap anak?</w:t>
            </w:r>
          </w:p>
          <w:p w14:paraId="5D4396F8" w14:textId="77777777" w:rsidR="00DA3E8F" w:rsidRPr="00DA3E8F" w:rsidRDefault="00DA3E8F" w:rsidP="00466242">
            <w:pPr>
              <w:spacing w:line="480" w:lineRule="auto"/>
              <w:jc w:val="both"/>
              <w:rPr>
                <w:rFonts w:ascii="Times New Roman" w:hAnsi="Times New Roman" w:cs="Times New Roman"/>
                <w:sz w:val="24"/>
                <w:szCs w:val="24"/>
                <w:lang w:val="id-ID"/>
              </w:rPr>
            </w:pPr>
          </w:p>
        </w:tc>
        <w:tc>
          <w:tcPr>
            <w:tcW w:w="3438" w:type="dxa"/>
          </w:tcPr>
          <w:p w14:paraId="05037EB7" w14:textId="77777777" w:rsidR="00DA3E8F" w:rsidRPr="00CB3B84" w:rsidRDefault="00CB3B84"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Kekerasan terhadap anak sangat tidak baik untuk masa depan anak – anak .</w:t>
            </w:r>
          </w:p>
        </w:tc>
      </w:tr>
      <w:tr w:rsidR="00DA3E8F" w14:paraId="47DB3A04" w14:textId="77777777" w:rsidTr="00513DB7">
        <w:tc>
          <w:tcPr>
            <w:tcW w:w="570" w:type="dxa"/>
            <w:vAlign w:val="center"/>
          </w:tcPr>
          <w:p w14:paraId="73003B3A" w14:textId="77777777" w:rsidR="00DA3E8F" w:rsidRPr="00DA3E8F"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DA3E8F">
              <w:rPr>
                <w:rFonts w:ascii="Times New Roman" w:hAnsi="Times New Roman" w:cs="Times New Roman"/>
                <w:sz w:val="24"/>
                <w:szCs w:val="24"/>
                <w:lang w:val="id-ID"/>
              </w:rPr>
              <w:t>.</w:t>
            </w:r>
          </w:p>
        </w:tc>
        <w:tc>
          <w:tcPr>
            <w:tcW w:w="3930" w:type="dxa"/>
          </w:tcPr>
          <w:p w14:paraId="6AED04B2" w14:textId="77777777" w:rsidR="00DA3E8F" w:rsidRPr="00DA3E8F" w:rsidRDefault="002749B7"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bahwa tindakan kekerasan terhadap anak merupakan tindakan kejahatan ?</w:t>
            </w:r>
          </w:p>
        </w:tc>
        <w:tc>
          <w:tcPr>
            <w:tcW w:w="3438" w:type="dxa"/>
          </w:tcPr>
          <w:p w14:paraId="21DA1EC5" w14:textId="77777777" w:rsidR="00DA3E8F" w:rsidRPr="00CB3B84" w:rsidRDefault="00E809F9" w:rsidP="00E809F9">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ya tau mba kan di berita – berita di TV atau di media sosial  banyak kasus kekerasan </w:t>
            </w:r>
            <w:r w:rsidR="00061C43">
              <w:rPr>
                <w:rFonts w:ascii="Times New Roman" w:hAnsi="Times New Roman" w:cs="Times New Roman"/>
                <w:sz w:val="24"/>
                <w:szCs w:val="24"/>
                <w:lang w:val="id-ID"/>
              </w:rPr>
              <w:t>anak, seperti saya yang tau</w:t>
            </w:r>
            <w:r>
              <w:rPr>
                <w:rFonts w:ascii="Times New Roman" w:hAnsi="Times New Roman" w:cs="Times New Roman"/>
                <w:sz w:val="24"/>
                <w:szCs w:val="24"/>
                <w:lang w:val="id-ID"/>
              </w:rPr>
              <w:t xml:space="preserve"> media sosial  pasti nya tau kalo kekerasan anak ya tindakan kejahatan karena tidak manusiawi.</w:t>
            </w:r>
            <w:r w:rsidR="00061C43">
              <w:rPr>
                <w:rFonts w:ascii="Times New Roman" w:hAnsi="Times New Roman" w:cs="Times New Roman"/>
                <w:sz w:val="24"/>
                <w:szCs w:val="24"/>
                <w:lang w:val="id-ID"/>
              </w:rPr>
              <w:t xml:space="preserve"> Seperti memukul kan </w:t>
            </w:r>
            <w:r w:rsidR="00061C43">
              <w:rPr>
                <w:rFonts w:ascii="Times New Roman" w:hAnsi="Times New Roman" w:cs="Times New Roman"/>
                <w:sz w:val="24"/>
                <w:szCs w:val="24"/>
                <w:lang w:val="id-ID"/>
              </w:rPr>
              <w:lastRenderedPageBreak/>
              <w:t>itu tindakan kejahatan juga ya mba .</w:t>
            </w:r>
          </w:p>
        </w:tc>
      </w:tr>
      <w:tr w:rsidR="00DA3E8F" w14:paraId="34C4F085" w14:textId="77777777" w:rsidTr="00513DB7">
        <w:tc>
          <w:tcPr>
            <w:tcW w:w="570" w:type="dxa"/>
            <w:vAlign w:val="center"/>
          </w:tcPr>
          <w:p w14:paraId="404D8C1C" w14:textId="77777777" w:rsidR="00DA3E8F" w:rsidRPr="00DA3E8F"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3</w:t>
            </w:r>
            <w:r w:rsidR="00DA3E8F">
              <w:rPr>
                <w:rFonts w:ascii="Times New Roman" w:hAnsi="Times New Roman" w:cs="Times New Roman"/>
                <w:sz w:val="24"/>
                <w:szCs w:val="24"/>
                <w:lang w:val="id-ID"/>
              </w:rPr>
              <w:t>.</w:t>
            </w:r>
          </w:p>
        </w:tc>
        <w:tc>
          <w:tcPr>
            <w:tcW w:w="3930" w:type="dxa"/>
          </w:tcPr>
          <w:p w14:paraId="7A04F425" w14:textId="77777777" w:rsidR="00DA3E8F" w:rsidRPr="00D86928" w:rsidRDefault="002749B7"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apa anak – anak tidak boleh diberi kekerasan ?</w:t>
            </w:r>
          </w:p>
        </w:tc>
        <w:tc>
          <w:tcPr>
            <w:tcW w:w="3438" w:type="dxa"/>
          </w:tcPr>
          <w:p w14:paraId="2B1737D0" w14:textId="77777777" w:rsidR="00DA3E8F" w:rsidRPr="00CB3B84" w:rsidRDefault="00BE1C82"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k – anak kan gampang terkena </w:t>
            </w:r>
            <w:r w:rsidR="00A81AFD">
              <w:rPr>
                <w:rFonts w:ascii="Times New Roman" w:hAnsi="Times New Roman" w:cs="Times New Roman"/>
                <w:sz w:val="24"/>
                <w:szCs w:val="24"/>
                <w:lang w:val="id-ID"/>
              </w:rPr>
              <w:t>depresi ya mba jadi ya harus di</w:t>
            </w:r>
            <w:r>
              <w:rPr>
                <w:rFonts w:ascii="Times New Roman" w:hAnsi="Times New Roman" w:cs="Times New Roman"/>
                <w:sz w:val="24"/>
                <w:szCs w:val="24"/>
                <w:lang w:val="id-ID"/>
              </w:rPr>
              <w:t xml:space="preserve">jaga banget kesehatan, perkembangannya biar baik. </w:t>
            </w:r>
          </w:p>
        </w:tc>
      </w:tr>
      <w:tr w:rsidR="00DA3E8F" w14:paraId="6380D090" w14:textId="77777777" w:rsidTr="00513DB7">
        <w:tc>
          <w:tcPr>
            <w:tcW w:w="570" w:type="dxa"/>
            <w:vAlign w:val="center"/>
          </w:tcPr>
          <w:p w14:paraId="024BDC83" w14:textId="77777777" w:rsidR="00DA3E8F" w:rsidRPr="00DA3E8F"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r w:rsidR="00DA3E8F">
              <w:rPr>
                <w:rFonts w:ascii="Times New Roman" w:hAnsi="Times New Roman" w:cs="Times New Roman"/>
                <w:sz w:val="24"/>
                <w:szCs w:val="24"/>
                <w:lang w:val="id-ID"/>
              </w:rPr>
              <w:t>.</w:t>
            </w:r>
          </w:p>
        </w:tc>
        <w:tc>
          <w:tcPr>
            <w:tcW w:w="3930" w:type="dxa"/>
          </w:tcPr>
          <w:p w14:paraId="335737ED" w14:textId="77777777" w:rsidR="00DA3E8F" w:rsidRPr="002749B7" w:rsidRDefault="002749B7"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tanggapan anda ketika ada anak yang mendapatkan kekerasan ?</w:t>
            </w:r>
          </w:p>
        </w:tc>
        <w:tc>
          <w:tcPr>
            <w:tcW w:w="3438" w:type="dxa"/>
          </w:tcPr>
          <w:p w14:paraId="34094AA1" w14:textId="77777777" w:rsidR="00DA3E8F" w:rsidRPr="00CB3B84" w:rsidRDefault="00046DC6"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isalkan tetangga saya melakukan pemukulan ke anak nya m</w:t>
            </w:r>
            <w:r w:rsidR="00412644">
              <w:rPr>
                <w:rFonts w:ascii="Times New Roman" w:hAnsi="Times New Roman" w:cs="Times New Roman"/>
                <w:sz w:val="24"/>
                <w:szCs w:val="24"/>
                <w:lang w:val="id-ID"/>
              </w:rPr>
              <w:t>ungkin saya akan memberi tau kalo perlakuannya itu salah tidak baik terus juga bisa terkena tindak pidan</w:t>
            </w:r>
            <w:r w:rsidR="00A6175D">
              <w:rPr>
                <w:rFonts w:ascii="Times New Roman" w:hAnsi="Times New Roman" w:cs="Times New Roman"/>
                <w:sz w:val="24"/>
                <w:szCs w:val="24"/>
                <w:lang w:val="id-ID"/>
              </w:rPr>
              <w:t>a</w:t>
            </w:r>
            <w:r w:rsidR="00412644">
              <w:rPr>
                <w:rFonts w:ascii="Times New Roman" w:hAnsi="Times New Roman" w:cs="Times New Roman"/>
                <w:sz w:val="24"/>
                <w:szCs w:val="24"/>
                <w:lang w:val="id-ID"/>
              </w:rPr>
              <w:t xml:space="preserve"> bisa dilaporkan ke polisi.</w:t>
            </w:r>
          </w:p>
        </w:tc>
      </w:tr>
      <w:tr w:rsidR="00011F94" w14:paraId="3909E66B" w14:textId="77777777" w:rsidTr="00513DB7">
        <w:tc>
          <w:tcPr>
            <w:tcW w:w="570" w:type="dxa"/>
            <w:vAlign w:val="center"/>
          </w:tcPr>
          <w:p w14:paraId="5FCE087D" w14:textId="77777777" w:rsidR="00011F94"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7E7DCA">
              <w:rPr>
                <w:rFonts w:ascii="Times New Roman" w:hAnsi="Times New Roman" w:cs="Times New Roman"/>
                <w:sz w:val="24"/>
                <w:szCs w:val="24"/>
                <w:lang w:val="id-ID"/>
              </w:rPr>
              <w:t>.</w:t>
            </w:r>
          </w:p>
        </w:tc>
        <w:tc>
          <w:tcPr>
            <w:tcW w:w="3930" w:type="dxa"/>
          </w:tcPr>
          <w:p w14:paraId="7E289DFD" w14:textId="77777777" w:rsidR="00011F94" w:rsidRDefault="00011F94"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percaya bahwa kekerasan terhadap anak bisa didapatk</w:t>
            </w:r>
            <w:r w:rsidR="00CB3B84">
              <w:rPr>
                <w:rFonts w:ascii="Times New Roman" w:hAnsi="Times New Roman" w:cs="Times New Roman"/>
                <w:sz w:val="24"/>
                <w:szCs w:val="24"/>
                <w:lang w:val="id-ID"/>
              </w:rPr>
              <w:t xml:space="preserve">an dari orang terdekat, seperti </w:t>
            </w:r>
            <w:r>
              <w:rPr>
                <w:rFonts w:ascii="Times New Roman" w:hAnsi="Times New Roman" w:cs="Times New Roman"/>
                <w:sz w:val="24"/>
                <w:szCs w:val="24"/>
                <w:lang w:val="id-ID"/>
              </w:rPr>
              <w:t>ayahnya sendiri ?</w:t>
            </w:r>
          </w:p>
        </w:tc>
        <w:tc>
          <w:tcPr>
            <w:tcW w:w="3438" w:type="dxa"/>
          </w:tcPr>
          <w:p w14:paraId="7741F967" w14:textId="77777777" w:rsidR="00011F94" w:rsidRPr="00CB3B84" w:rsidRDefault="00256B13" w:rsidP="00256B1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saya percaya kan sekarang banyak berita pelecehan dilakukan oleh ayahnya.</w:t>
            </w:r>
          </w:p>
        </w:tc>
      </w:tr>
      <w:tr w:rsidR="00011F94" w14:paraId="1A246EA5" w14:textId="77777777" w:rsidTr="00513DB7">
        <w:tc>
          <w:tcPr>
            <w:tcW w:w="570" w:type="dxa"/>
            <w:vAlign w:val="center"/>
          </w:tcPr>
          <w:p w14:paraId="4BD97667" w14:textId="77777777" w:rsidR="00011F94"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r w:rsidR="007E7DCA">
              <w:rPr>
                <w:rFonts w:ascii="Times New Roman" w:hAnsi="Times New Roman" w:cs="Times New Roman"/>
                <w:sz w:val="24"/>
                <w:szCs w:val="24"/>
                <w:lang w:val="id-ID"/>
              </w:rPr>
              <w:t>.</w:t>
            </w:r>
          </w:p>
        </w:tc>
        <w:tc>
          <w:tcPr>
            <w:tcW w:w="3930" w:type="dxa"/>
          </w:tcPr>
          <w:p w14:paraId="70A03DF5" w14:textId="77777777" w:rsidR="00011F94" w:rsidRDefault="00011F94"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anda mengetahui Dinas Pengendalian Penduduk dan Keluarga Berencana, Pemberdayaan Perempuan dan Perlindungan Anak (DPPKBP2PA) </w:t>
            </w:r>
            <w:r w:rsidR="00597D08">
              <w:rPr>
                <w:rFonts w:ascii="Times New Roman" w:hAnsi="Times New Roman" w:cs="Times New Roman"/>
                <w:sz w:val="24"/>
                <w:szCs w:val="24"/>
                <w:lang w:val="id-ID"/>
              </w:rPr>
              <w:t xml:space="preserve">Kota Tegal terutama </w:t>
            </w:r>
            <w:r w:rsidR="00597D08">
              <w:rPr>
                <w:rFonts w:ascii="Times New Roman" w:hAnsi="Times New Roman" w:cs="Times New Roman"/>
                <w:sz w:val="24"/>
                <w:szCs w:val="24"/>
                <w:lang w:val="id-ID"/>
              </w:rPr>
              <w:lastRenderedPageBreak/>
              <w:t>Bidang</w:t>
            </w:r>
            <w:r>
              <w:rPr>
                <w:rFonts w:ascii="Times New Roman" w:hAnsi="Times New Roman" w:cs="Times New Roman"/>
                <w:sz w:val="24"/>
                <w:szCs w:val="24"/>
                <w:lang w:val="id-ID"/>
              </w:rPr>
              <w:t xml:space="preserve"> Pemberdayaan Perempuan</w:t>
            </w:r>
            <w:r w:rsidR="00597D08">
              <w:rPr>
                <w:rFonts w:ascii="Times New Roman" w:hAnsi="Times New Roman" w:cs="Times New Roman"/>
                <w:sz w:val="24"/>
                <w:szCs w:val="24"/>
                <w:lang w:val="id-ID"/>
              </w:rPr>
              <w:t xml:space="preserve"> dan Perlindungan Anak (</w:t>
            </w:r>
            <w:r>
              <w:rPr>
                <w:rFonts w:ascii="Times New Roman" w:hAnsi="Times New Roman" w:cs="Times New Roman"/>
                <w:sz w:val="24"/>
                <w:szCs w:val="24"/>
                <w:lang w:val="id-ID"/>
              </w:rPr>
              <w:t>P2PA) ?</w:t>
            </w:r>
          </w:p>
        </w:tc>
        <w:tc>
          <w:tcPr>
            <w:tcW w:w="3438" w:type="dxa"/>
          </w:tcPr>
          <w:p w14:paraId="4E75D976" w14:textId="77777777" w:rsidR="00011F94" w:rsidRPr="00CB3B84" w:rsidRDefault="00794592" w:rsidP="0079459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aya tau mba karena saudara saya ada yang jadi kader di dinas itu.</w:t>
            </w:r>
          </w:p>
        </w:tc>
      </w:tr>
      <w:tr w:rsidR="007E7DCA" w14:paraId="7CD6DADB" w14:textId="77777777" w:rsidTr="00513DB7">
        <w:tc>
          <w:tcPr>
            <w:tcW w:w="570" w:type="dxa"/>
            <w:vAlign w:val="center"/>
          </w:tcPr>
          <w:p w14:paraId="02B55D34" w14:textId="77777777" w:rsidR="007E7DCA"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r w:rsidR="007E7DCA">
              <w:rPr>
                <w:rFonts w:ascii="Times New Roman" w:hAnsi="Times New Roman" w:cs="Times New Roman"/>
                <w:sz w:val="24"/>
                <w:szCs w:val="24"/>
                <w:lang w:val="id-ID"/>
              </w:rPr>
              <w:t>.</w:t>
            </w:r>
          </w:p>
        </w:tc>
        <w:tc>
          <w:tcPr>
            <w:tcW w:w="3930" w:type="dxa"/>
          </w:tcPr>
          <w:p w14:paraId="02C53C48" w14:textId="77777777" w:rsidR="007E7DCA" w:rsidRDefault="007E7DCA"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peran Dinas Pengendalian Penduduk dan Keluarga Berencana, Pemberdayaan Perempuan dan Perlindungan Anak (D</w:t>
            </w:r>
            <w:r w:rsidR="00597D08">
              <w:rPr>
                <w:rFonts w:ascii="Times New Roman" w:hAnsi="Times New Roman" w:cs="Times New Roman"/>
                <w:sz w:val="24"/>
                <w:szCs w:val="24"/>
                <w:lang w:val="id-ID"/>
              </w:rPr>
              <w:t xml:space="preserve">PPKBP2PA) terutama Bidang </w:t>
            </w:r>
            <w:r>
              <w:rPr>
                <w:rFonts w:ascii="Times New Roman" w:hAnsi="Times New Roman" w:cs="Times New Roman"/>
                <w:sz w:val="24"/>
                <w:szCs w:val="24"/>
                <w:lang w:val="id-ID"/>
              </w:rPr>
              <w:t>Pemberdayaan Pe</w:t>
            </w:r>
            <w:r w:rsidR="00597D08">
              <w:rPr>
                <w:rFonts w:ascii="Times New Roman" w:hAnsi="Times New Roman" w:cs="Times New Roman"/>
                <w:sz w:val="24"/>
                <w:szCs w:val="24"/>
                <w:lang w:val="id-ID"/>
              </w:rPr>
              <w:t>rempuan dan Perlindungan Anak (</w:t>
            </w:r>
            <w:r>
              <w:rPr>
                <w:rFonts w:ascii="Times New Roman" w:hAnsi="Times New Roman" w:cs="Times New Roman"/>
                <w:sz w:val="24"/>
                <w:szCs w:val="24"/>
                <w:lang w:val="id-ID"/>
              </w:rPr>
              <w:t>P2PA) dapat memberikan perlindungan terhadap anak korban kekerasan ?</w:t>
            </w:r>
          </w:p>
        </w:tc>
        <w:tc>
          <w:tcPr>
            <w:tcW w:w="3438" w:type="dxa"/>
          </w:tcPr>
          <w:p w14:paraId="63A645F6" w14:textId="77777777" w:rsidR="007E7DCA" w:rsidRPr="00CB3B84" w:rsidRDefault="00794592"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Mengetahui juga mba.</w:t>
            </w:r>
          </w:p>
        </w:tc>
      </w:tr>
      <w:tr w:rsidR="00DA3E8F" w14:paraId="070A9D3E" w14:textId="77777777" w:rsidTr="00513DB7">
        <w:tc>
          <w:tcPr>
            <w:tcW w:w="570" w:type="dxa"/>
            <w:vAlign w:val="center"/>
          </w:tcPr>
          <w:p w14:paraId="5996FCB7" w14:textId="77777777" w:rsidR="00DA3E8F" w:rsidRPr="00DA3E8F" w:rsidRDefault="00684D93"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r w:rsidR="00DA3E8F">
              <w:rPr>
                <w:rFonts w:ascii="Times New Roman" w:hAnsi="Times New Roman" w:cs="Times New Roman"/>
                <w:sz w:val="24"/>
                <w:szCs w:val="24"/>
                <w:lang w:val="id-ID"/>
              </w:rPr>
              <w:t>.</w:t>
            </w:r>
          </w:p>
        </w:tc>
        <w:tc>
          <w:tcPr>
            <w:tcW w:w="3930" w:type="dxa"/>
          </w:tcPr>
          <w:p w14:paraId="1069EDBF" w14:textId="77777777" w:rsidR="00DA3E8F" w:rsidRPr="002749B7" w:rsidRDefault="002749B7"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w:t>
            </w:r>
            <w:r w:rsidR="00815E3A">
              <w:rPr>
                <w:rFonts w:ascii="Times New Roman" w:hAnsi="Times New Roman" w:cs="Times New Roman"/>
                <w:sz w:val="24"/>
                <w:szCs w:val="24"/>
                <w:lang w:val="id-ID"/>
              </w:rPr>
              <w:t xml:space="preserve"> mengetahui tentang </w:t>
            </w:r>
            <w:r w:rsidR="00287E4B">
              <w:rPr>
                <w:rFonts w:ascii="Times New Roman" w:hAnsi="Times New Roman" w:cs="Times New Roman"/>
                <w:sz w:val="24"/>
                <w:szCs w:val="24"/>
                <w:lang w:val="id-ID"/>
              </w:rPr>
              <w:t xml:space="preserve">pencegahan </w:t>
            </w:r>
            <w:r>
              <w:rPr>
                <w:rFonts w:ascii="Times New Roman" w:hAnsi="Times New Roman" w:cs="Times New Roman"/>
                <w:sz w:val="24"/>
                <w:szCs w:val="24"/>
                <w:lang w:val="id-ID"/>
              </w:rPr>
              <w:t>kekerasan terhadap anak yang dilakukan oleh</w:t>
            </w:r>
            <w:r w:rsidR="00597D08">
              <w:rPr>
                <w:rFonts w:ascii="Times New Roman" w:hAnsi="Times New Roman" w:cs="Times New Roman"/>
                <w:sz w:val="24"/>
                <w:szCs w:val="24"/>
                <w:lang w:val="id-ID"/>
              </w:rPr>
              <w:t xml:space="preserve"> </w:t>
            </w:r>
            <w:r>
              <w:rPr>
                <w:rFonts w:ascii="Times New Roman" w:hAnsi="Times New Roman" w:cs="Times New Roman"/>
                <w:sz w:val="24"/>
                <w:szCs w:val="24"/>
                <w:lang w:val="id-ID"/>
              </w:rPr>
              <w:t>Pemberdayaan Pe</w:t>
            </w:r>
            <w:r w:rsidR="00597D08">
              <w:rPr>
                <w:rFonts w:ascii="Times New Roman" w:hAnsi="Times New Roman" w:cs="Times New Roman"/>
                <w:sz w:val="24"/>
                <w:szCs w:val="24"/>
                <w:lang w:val="id-ID"/>
              </w:rPr>
              <w:t>rempuan dan Perlindungan Anak (</w:t>
            </w:r>
            <w:r>
              <w:rPr>
                <w:rFonts w:ascii="Times New Roman" w:hAnsi="Times New Roman" w:cs="Times New Roman"/>
                <w:sz w:val="24"/>
                <w:szCs w:val="24"/>
                <w:lang w:val="id-ID"/>
              </w:rPr>
              <w:t>P2PA) ?</w:t>
            </w:r>
          </w:p>
        </w:tc>
        <w:tc>
          <w:tcPr>
            <w:tcW w:w="3438" w:type="dxa"/>
          </w:tcPr>
          <w:p w14:paraId="4AD27621" w14:textId="77777777" w:rsidR="00DA3E8F" w:rsidRPr="00CB3B84" w:rsidRDefault="00A3333C"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Iya, Saya pernah ikut sosialisasi di kelurahan mengenai kekerasan terhadap anak.</w:t>
            </w:r>
          </w:p>
        </w:tc>
      </w:tr>
      <w:tr w:rsidR="002749B7" w14:paraId="554FEAC9" w14:textId="77777777" w:rsidTr="00513DB7">
        <w:tc>
          <w:tcPr>
            <w:tcW w:w="570" w:type="dxa"/>
            <w:vAlign w:val="center"/>
          </w:tcPr>
          <w:p w14:paraId="3D3F116A" w14:textId="77777777" w:rsidR="002749B7" w:rsidRDefault="00A3333C"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r w:rsidR="002749B7">
              <w:rPr>
                <w:rFonts w:ascii="Times New Roman" w:hAnsi="Times New Roman" w:cs="Times New Roman"/>
                <w:sz w:val="24"/>
                <w:szCs w:val="24"/>
                <w:lang w:val="id-ID"/>
              </w:rPr>
              <w:t>.</w:t>
            </w:r>
          </w:p>
        </w:tc>
        <w:tc>
          <w:tcPr>
            <w:tcW w:w="3930" w:type="dxa"/>
          </w:tcPr>
          <w:p w14:paraId="378BEAB2" w14:textId="77777777" w:rsidR="002749B7" w:rsidRPr="002749B7" w:rsidRDefault="00597D08"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menurut anda peran Bidang</w:t>
            </w:r>
            <w:r w:rsidR="00466242">
              <w:rPr>
                <w:rFonts w:ascii="Times New Roman" w:hAnsi="Times New Roman" w:cs="Times New Roman"/>
                <w:sz w:val="24"/>
                <w:szCs w:val="24"/>
                <w:lang w:val="id-ID"/>
              </w:rPr>
              <w:t xml:space="preserve"> Pemberdayaan Pe</w:t>
            </w:r>
            <w:r>
              <w:rPr>
                <w:rFonts w:ascii="Times New Roman" w:hAnsi="Times New Roman" w:cs="Times New Roman"/>
                <w:sz w:val="24"/>
                <w:szCs w:val="24"/>
                <w:lang w:val="id-ID"/>
              </w:rPr>
              <w:t>rempuan dan Perlindungan Anak (</w:t>
            </w:r>
            <w:r w:rsidR="00466242">
              <w:rPr>
                <w:rFonts w:ascii="Times New Roman" w:hAnsi="Times New Roman" w:cs="Times New Roman"/>
                <w:sz w:val="24"/>
                <w:szCs w:val="24"/>
                <w:lang w:val="id-ID"/>
              </w:rPr>
              <w:t>P2PA)</w:t>
            </w:r>
            <w:r w:rsidR="007E7DCA">
              <w:rPr>
                <w:rFonts w:ascii="Times New Roman" w:hAnsi="Times New Roman" w:cs="Times New Roman"/>
                <w:sz w:val="24"/>
                <w:szCs w:val="24"/>
                <w:lang w:val="id-ID"/>
              </w:rPr>
              <w:t xml:space="preserve"> dalam menangani tindakan kekerasan terhadap anak</w:t>
            </w:r>
            <w:r w:rsidR="00466242">
              <w:rPr>
                <w:rFonts w:ascii="Times New Roman" w:hAnsi="Times New Roman" w:cs="Times New Roman"/>
                <w:sz w:val="24"/>
                <w:szCs w:val="24"/>
                <w:lang w:val="id-ID"/>
              </w:rPr>
              <w:t xml:space="preserve"> sudah terlaksana dengan baik ?</w:t>
            </w:r>
          </w:p>
        </w:tc>
        <w:tc>
          <w:tcPr>
            <w:tcW w:w="3438" w:type="dxa"/>
          </w:tcPr>
          <w:p w14:paraId="0DB78AAE" w14:textId="77777777" w:rsidR="002749B7" w:rsidRPr="00CB3B84" w:rsidRDefault="00A3333C"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Sudah baik.</w:t>
            </w:r>
          </w:p>
        </w:tc>
      </w:tr>
      <w:tr w:rsidR="00466242" w14:paraId="14CA84AA" w14:textId="77777777" w:rsidTr="00513DB7">
        <w:tc>
          <w:tcPr>
            <w:tcW w:w="570" w:type="dxa"/>
            <w:vAlign w:val="center"/>
          </w:tcPr>
          <w:p w14:paraId="75EEF5FC" w14:textId="77777777" w:rsidR="00466242" w:rsidRDefault="00A3333C" w:rsidP="00DA3E8F">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0</w:t>
            </w:r>
            <w:r w:rsidR="00466242">
              <w:rPr>
                <w:rFonts w:ascii="Times New Roman" w:hAnsi="Times New Roman" w:cs="Times New Roman"/>
                <w:sz w:val="24"/>
                <w:szCs w:val="24"/>
                <w:lang w:val="id-ID"/>
              </w:rPr>
              <w:t>.</w:t>
            </w:r>
          </w:p>
        </w:tc>
        <w:tc>
          <w:tcPr>
            <w:tcW w:w="3930" w:type="dxa"/>
          </w:tcPr>
          <w:p w14:paraId="6B5FC3FF" w14:textId="77777777" w:rsidR="00466242" w:rsidRPr="002749B7" w:rsidRDefault="00597D08" w:rsidP="0046624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saran anda untuk Bidang </w:t>
            </w:r>
            <w:r w:rsidR="00466242">
              <w:rPr>
                <w:rFonts w:ascii="Times New Roman" w:hAnsi="Times New Roman" w:cs="Times New Roman"/>
                <w:sz w:val="24"/>
                <w:szCs w:val="24"/>
                <w:lang w:val="id-ID"/>
              </w:rPr>
              <w:t>Pemberdayaan Pe</w:t>
            </w:r>
            <w:r>
              <w:rPr>
                <w:rFonts w:ascii="Times New Roman" w:hAnsi="Times New Roman" w:cs="Times New Roman"/>
                <w:sz w:val="24"/>
                <w:szCs w:val="24"/>
                <w:lang w:val="id-ID"/>
              </w:rPr>
              <w:t>rempuan dan Perlindungan Anak (</w:t>
            </w:r>
            <w:r w:rsidR="00466242">
              <w:rPr>
                <w:rFonts w:ascii="Times New Roman" w:hAnsi="Times New Roman" w:cs="Times New Roman"/>
                <w:sz w:val="24"/>
                <w:szCs w:val="24"/>
                <w:lang w:val="id-ID"/>
              </w:rPr>
              <w:t>P2PA) dalam menangani tindakan kekerasan terhadap anak ?</w:t>
            </w:r>
          </w:p>
        </w:tc>
        <w:tc>
          <w:tcPr>
            <w:tcW w:w="3438" w:type="dxa"/>
          </w:tcPr>
          <w:p w14:paraId="53EF0CCA" w14:textId="77777777" w:rsidR="00466242" w:rsidRPr="00CB3B84" w:rsidRDefault="00A3333C"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Supaya pelayanan nya lebih cepat dan lebih baik biar kasus kekerasan anak di Kota Tegal tidak banyak.</w:t>
            </w:r>
          </w:p>
        </w:tc>
      </w:tr>
    </w:tbl>
    <w:p w14:paraId="38503B16" w14:textId="77777777" w:rsidR="00684D93" w:rsidRDefault="00684D93" w:rsidP="00455691">
      <w:pPr>
        <w:spacing w:line="480" w:lineRule="auto"/>
        <w:rPr>
          <w:rFonts w:ascii="Times New Roman" w:hAnsi="Times New Roman" w:cs="Times New Roman"/>
          <w:b/>
          <w:sz w:val="24"/>
          <w:szCs w:val="24"/>
          <w:lang w:val="id-ID"/>
        </w:rPr>
      </w:pPr>
    </w:p>
    <w:p w14:paraId="78F77FD9" w14:textId="77777777" w:rsidR="00412644" w:rsidRDefault="00412644" w:rsidP="00455691">
      <w:pPr>
        <w:spacing w:line="480" w:lineRule="auto"/>
        <w:rPr>
          <w:rFonts w:ascii="Times New Roman" w:hAnsi="Times New Roman" w:cs="Times New Roman"/>
          <w:b/>
          <w:sz w:val="24"/>
          <w:szCs w:val="24"/>
          <w:lang w:val="id-ID"/>
        </w:rPr>
      </w:pPr>
    </w:p>
    <w:p w14:paraId="49F0A543" w14:textId="77777777" w:rsidR="00412644" w:rsidRDefault="00412644" w:rsidP="00455691">
      <w:pPr>
        <w:spacing w:line="480" w:lineRule="auto"/>
        <w:rPr>
          <w:rFonts w:ascii="Times New Roman" w:hAnsi="Times New Roman" w:cs="Times New Roman"/>
          <w:b/>
          <w:sz w:val="24"/>
          <w:szCs w:val="24"/>
          <w:lang w:val="id-ID"/>
        </w:rPr>
      </w:pPr>
    </w:p>
    <w:p w14:paraId="3000D7E1" w14:textId="77777777" w:rsidR="00412644" w:rsidRDefault="00412644" w:rsidP="00455691">
      <w:pPr>
        <w:spacing w:line="480" w:lineRule="auto"/>
        <w:rPr>
          <w:rFonts w:ascii="Times New Roman" w:hAnsi="Times New Roman" w:cs="Times New Roman"/>
          <w:b/>
          <w:sz w:val="24"/>
          <w:szCs w:val="24"/>
          <w:lang w:val="id-ID"/>
        </w:rPr>
      </w:pPr>
    </w:p>
    <w:p w14:paraId="2B6692BB" w14:textId="77777777" w:rsidR="00412644" w:rsidRDefault="00412644" w:rsidP="00455691">
      <w:pPr>
        <w:spacing w:line="480" w:lineRule="auto"/>
        <w:rPr>
          <w:rFonts w:ascii="Times New Roman" w:hAnsi="Times New Roman" w:cs="Times New Roman"/>
          <w:b/>
          <w:sz w:val="24"/>
          <w:szCs w:val="24"/>
          <w:lang w:val="id-ID"/>
        </w:rPr>
      </w:pPr>
    </w:p>
    <w:p w14:paraId="1917C80F" w14:textId="77777777" w:rsidR="00412644" w:rsidRDefault="00412644" w:rsidP="00455691">
      <w:pPr>
        <w:spacing w:line="480" w:lineRule="auto"/>
        <w:rPr>
          <w:rFonts w:ascii="Times New Roman" w:hAnsi="Times New Roman" w:cs="Times New Roman"/>
          <w:b/>
          <w:sz w:val="24"/>
          <w:szCs w:val="24"/>
          <w:lang w:val="id-ID"/>
        </w:rPr>
      </w:pPr>
    </w:p>
    <w:p w14:paraId="40629CCC" w14:textId="77777777" w:rsidR="00412644" w:rsidRDefault="00412644" w:rsidP="00455691">
      <w:pPr>
        <w:spacing w:line="480" w:lineRule="auto"/>
        <w:rPr>
          <w:rFonts w:ascii="Times New Roman" w:hAnsi="Times New Roman" w:cs="Times New Roman"/>
          <w:b/>
          <w:sz w:val="24"/>
          <w:szCs w:val="24"/>
          <w:lang w:val="id-ID"/>
        </w:rPr>
      </w:pPr>
    </w:p>
    <w:p w14:paraId="2226248A" w14:textId="77777777" w:rsidR="00412644" w:rsidRDefault="00412644" w:rsidP="00455691">
      <w:pPr>
        <w:spacing w:line="480" w:lineRule="auto"/>
        <w:rPr>
          <w:rFonts w:ascii="Times New Roman" w:hAnsi="Times New Roman" w:cs="Times New Roman"/>
          <w:b/>
          <w:sz w:val="24"/>
          <w:szCs w:val="24"/>
          <w:lang w:val="id-ID"/>
        </w:rPr>
      </w:pPr>
    </w:p>
    <w:p w14:paraId="2C548139" w14:textId="77777777" w:rsidR="00412644" w:rsidRDefault="00412644" w:rsidP="00684D93">
      <w:pPr>
        <w:spacing w:line="480" w:lineRule="auto"/>
        <w:rPr>
          <w:rFonts w:ascii="Times New Roman" w:hAnsi="Times New Roman" w:cs="Times New Roman"/>
          <w:b/>
          <w:sz w:val="24"/>
          <w:szCs w:val="24"/>
          <w:lang w:val="id-ID"/>
        </w:rPr>
      </w:pPr>
    </w:p>
    <w:p w14:paraId="40EE3F4C" w14:textId="77777777" w:rsidR="00412644" w:rsidRDefault="00412644" w:rsidP="00684D93">
      <w:pPr>
        <w:spacing w:line="480" w:lineRule="auto"/>
        <w:rPr>
          <w:rFonts w:ascii="Times New Roman" w:hAnsi="Times New Roman" w:cs="Times New Roman"/>
          <w:b/>
          <w:sz w:val="24"/>
          <w:szCs w:val="24"/>
          <w:lang w:val="id-ID"/>
        </w:rPr>
      </w:pPr>
    </w:p>
    <w:p w14:paraId="0EFF2D6A" w14:textId="77777777" w:rsidR="00412644" w:rsidRDefault="00412644" w:rsidP="00684D93">
      <w:pPr>
        <w:spacing w:line="480" w:lineRule="auto"/>
        <w:rPr>
          <w:rFonts w:ascii="Times New Roman" w:hAnsi="Times New Roman" w:cs="Times New Roman"/>
          <w:b/>
          <w:sz w:val="24"/>
          <w:szCs w:val="24"/>
          <w:lang w:val="id-ID"/>
        </w:rPr>
      </w:pPr>
    </w:p>
    <w:p w14:paraId="6E7DF713" w14:textId="77777777" w:rsidR="00A3333C" w:rsidRDefault="00A3333C" w:rsidP="00684D93">
      <w:pPr>
        <w:spacing w:line="480" w:lineRule="auto"/>
        <w:rPr>
          <w:rFonts w:ascii="Times New Roman" w:hAnsi="Times New Roman" w:cs="Times New Roman"/>
          <w:b/>
          <w:sz w:val="24"/>
          <w:szCs w:val="24"/>
          <w:lang w:val="id-ID"/>
        </w:rPr>
      </w:pPr>
    </w:p>
    <w:p w14:paraId="717C7D40" w14:textId="77777777" w:rsidR="00566050" w:rsidRDefault="00566050" w:rsidP="00684D93">
      <w:pPr>
        <w:spacing w:line="480" w:lineRule="auto"/>
        <w:rPr>
          <w:rFonts w:ascii="Times New Roman" w:hAnsi="Times New Roman" w:cs="Times New Roman"/>
          <w:b/>
          <w:sz w:val="24"/>
          <w:szCs w:val="24"/>
          <w:lang w:val="id-ID"/>
        </w:rPr>
      </w:pPr>
    </w:p>
    <w:p w14:paraId="4FDDE913" w14:textId="77777777" w:rsidR="00684D93" w:rsidRDefault="00684D93" w:rsidP="00684D93">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0F435C3E" w14:textId="77777777" w:rsidR="00684D93" w:rsidRDefault="00684D93" w:rsidP="00684D93">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26365DF0" w14:textId="77777777" w:rsidR="00684D93" w:rsidRDefault="00684D93" w:rsidP="00684D93">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 xml:space="preserve">Masyarakat Umum Kota Tegal </w:t>
      </w:r>
    </w:p>
    <w:p w14:paraId="0EBE887F" w14:textId="77777777" w:rsidR="00684D93" w:rsidRDefault="00684D93" w:rsidP="00466337">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sidR="00466337">
        <w:rPr>
          <w:rFonts w:ascii="Times New Roman" w:hAnsi="Times New Roman" w:cs="Times New Roman"/>
          <w:sz w:val="24"/>
          <w:szCs w:val="24"/>
          <w:lang w:val="id-ID"/>
        </w:rPr>
        <w:tab/>
        <w:t>Juriyah</w:t>
      </w:r>
    </w:p>
    <w:p w14:paraId="3E872E7A" w14:textId="77777777" w:rsidR="00684D93" w:rsidRDefault="00684D93" w:rsidP="00684D93">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7444F6">
        <w:rPr>
          <w:rFonts w:ascii="Times New Roman" w:hAnsi="Times New Roman" w:cs="Times New Roman"/>
          <w:sz w:val="24"/>
          <w:szCs w:val="24"/>
          <w:lang w:val="id-ID"/>
        </w:rPr>
        <w:tab/>
        <w:t>Kamis, 6</w:t>
      </w:r>
      <w:r w:rsidR="007F7DBE">
        <w:rPr>
          <w:rFonts w:ascii="Times New Roman" w:hAnsi="Times New Roman" w:cs="Times New Roman"/>
          <w:sz w:val="24"/>
          <w:szCs w:val="24"/>
          <w:lang w:val="id-ID"/>
        </w:rPr>
        <w:t xml:space="preserve"> Juli 2023</w:t>
      </w:r>
    </w:p>
    <w:p w14:paraId="630EDCF4" w14:textId="77777777" w:rsidR="00684D93" w:rsidRDefault="00684D93" w:rsidP="00684D93">
      <w:pPr>
        <w:tabs>
          <w:tab w:val="left" w:pos="3069"/>
          <w:tab w:val="left" w:pos="3429"/>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7444F6">
        <w:rPr>
          <w:rFonts w:ascii="Times New Roman" w:hAnsi="Times New Roman" w:cs="Times New Roman"/>
          <w:sz w:val="24"/>
          <w:szCs w:val="24"/>
          <w:lang w:val="id-ID"/>
        </w:rPr>
        <w:tab/>
        <w:t>09</w:t>
      </w:r>
      <w:r w:rsidR="00595C2D">
        <w:rPr>
          <w:rFonts w:ascii="Times New Roman" w:hAnsi="Times New Roman" w:cs="Times New Roman"/>
          <w:sz w:val="24"/>
          <w:szCs w:val="24"/>
          <w:lang w:val="id-ID"/>
        </w:rPr>
        <w:t xml:space="preserve"> </w:t>
      </w:r>
      <w:r w:rsidR="007444F6">
        <w:rPr>
          <w:rFonts w:ascii="Times New Roman" w:hAnsi="Times New Roman" w:cs="Times New Roman"/>
          <w:sz w:val="24"/>
          <w:szCs w:val="24"/>
          <w:lang w:val="id-ID"/>
        </w:rPr>
        <w:t xml:space="preserve"> : 00</w:t>
      </w:r>
      <w:r w:rsidR="00471DB3">
        <w:rPr>
          <w:rFonts w:ascii="Times New Roman" w:hAnsi="Times New Roman" w:cs="Times New Roman"/>
          <w:sz w:val="24"/>
          <w:szCs w:val="24"/>
          <w:lang w:val="id-ID"/>
        </w:rPr>
        <w:t xml:space="preserve"> – Selesai</w:t>
      </w:r>
    </w:p>
    <w:p w14:paraId="4C3F664A" w14:textId="753CE6D7" w:rsidR="00684D93" w:rsidRPr="00DA3E8F" w:rsidRDefault="00684D93" w:rsidP="00595C2D">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r>
      <w:r w:rsidR="00387360">
        <w:rPr>
          <w:rFonts w:ascii="Times New Roman" w:hAnsi="Times New Roman" w:cs="Times New Roman"/>
          <w:sz w:val="24"/>
          <w:szCs w:val="24"/>
          <w:lang w:val="id-ID"/>
        </w:rPr>
        <w:t>Kelurahan Pesurungan Kidul Kec. Tegal Barat</w:t>
      </w:r>
    </w:p>
    <w:tbl>
      <w:tblPr>
        <w:tblStyle w:val="TableGrid"/>
        <w:tblW w:w="0" w:type="auto"/>
        <w:tblInd w:w="108" w:type="dxa"/>
        <w:tblLook w:val="04A0" w:firstRow="1" w:lastRow="0" w:firstColumn="1" w:lastColumn="0" w:noHBand="0" w:noVBand="1"/>
      </w:tblPr>
      <w:tblGrid>
        <w:gridCol w:w="570"/>
        <w:gridCol w:w="3930"/>
        <w:gridCol w:w="3438"/>
      </w:tblGrid>
      <w:tr w:rsidR="00684D93" w14:paraId="6746E8F9" w14:textId="77777777" w:rsidTr="00BE1C82">
        <w:trPr>
          <w:tblHeader/>
        </w:trPr>
        <w:tc>
          <w:tcPr>
            <w:tcW w:w="570" w:type="dxa"/>
            <w:vAlign w:val="center"/>
          </w:tcPr>
          <w:p w14:paraId="37440312"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30" w:type="dxa"/>
            <w:vAlign w:val="center"/>
          </w:tcPr>
          <w:p w14:paraId="47368961"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38" w:type="dxa"/>
            <w:vAlign w:val="center"/>
          </w:tcPr>
          <w:p w14:paraId="12411ECA"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684D93" w14:paraId="0919FEFF" w14:textId="77777777" w:rsidTr="00BE1C82">
        <w:tc>
          <w:tcPr>
            <w:tcW w:w="570" w:type="dxa"/>
            <w:vAlign w:val="center"/>
          </w:tcPr>
          <w:p w14:paraId="26647E23"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30" w:type="dxa"/>
          </w:tcPr>
          <w:p w14:paraId="7847CAD8" w14:textId="77777777" w:rsidR="002D6772" w:rsidRDefault="002D6772" w:rsidP="002D677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 anda apa yang dimaksud dengan tindakan kekerasan terhadap anak?</w:t>
            </w:r>
          </w:p>
          <w:p w14:paraId="753DC144" w14:textId="77777777" w:rsidR="00684D93" w:rsidRPr="00DA3E8F" w:rsidRDefault="00684D93" w:rsidP="00BE1C82">
            <w:pPr>
              <w:spacing w:line="480" w:lineRule="auto"/>
              <w:jc w:val="both"/>
              <w:rPr>
                <w:rFonts w:ascii="Times New Roman" w:hAnsi="Times New Roman" w:cs="Times New Roman"/>
                <w:sz w:val="24"/>
                <w:szCs w:val="24"/>
                <w:lang w:val="id-ID"/>
              </w:rPr>
            </w:pPr>
          </w:p>
        </w:tc>
        <w:tc>
          <w:tcPr>
            <w:tcW w:w="3438" w:type="dxa"/>
          </w:tcPr>
          <w:p w14:paraId="5D2C5732" w14:textId="77777777" w:rsidR="00684D93" w:rsidRPr="00CB3B84" w:rsidRDefault="00A80D86"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kerasan anak </w:t>
            </w:r>
            <w:r w:rsidR="00CB3B84">
              <w:rPr>
                <w:rFonts w:ascii="Times New Roman" w:hAnsi="Times New Roman" w:cs="Times New Roman"/>
                <w:sz w:val="24"/>
                <w:szCs w:val="24"/>
                <w:lang w:val="id-ID"/>
              </w:rPr>
              <w:t>dapat merusak mental anak ya jadi dapat merusak pertumbuhan si anak.</w:t>
            </w:r>
          </w:p>
        </w:tc>
      </w:tr>
      <w:tr w:rsidR="00684D93" w14:paraId="1C6FB48E" w14:textId="77777777" w:rsidTr="00BE1C82">
        <w:tc>
          <w:tcPr>
            <w:tcW w:w="570" w:type="dxa"/>
            <w:vAlign w:val="center"/>
          </w:tcPr>
          <w:p w14:paraId="45582A58"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30" w:type="dxa"/>
          </w:tcPr>
          <w:p w14:paraId="625D442A" w14:textId="77777777" w:rsidR="00684D93" w:rsidRPr="00DA3E8F"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bahwa tindakan kekerasan terhadap anak merupakan tindakan kejahatan ?</w:t>
            </w:r>
          </w:p>
        </w:tc>
        <w:tc>
          <w:tcPr>
            <w:tcW w:w="3438" w:type="dxa"/>
          </w:tcPr>
          <w:p w14:paraId="2F0CE310" w14:textId="77777777" w:rsidR="00684D93" w:rsidRPr="00CB3B84" w:rsidRDefault="003667F7"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nggak sih kalo menurut saya terkadang orang tua emosi saja karena anak nya yang bandel gak mau nurut akhirnya memukul, itu mungkin salah cara mendidik anak nya saja mba.</w:t>
            </w:r>
          </w:p>
        </w:tc>
      </w:tr>
      <w:tr w:rsidR="00684D93" w14:paraId="60CE0FB4" w14:textId="77777777" w:rsidTr="00BE1C82">
        <w:tc>
          <w:tcPr>
            <w:tcW w:w="570" w:type="dxa"/>
            <w:vAlign w:val="center"/>
          </w:tcPr>
          <w:p w14:paraId="046E79F7"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30" w:type="dxa"/>
          </w:tcPr>
          <w:p w14:paraId="1D49AC0F" w14:textId="77777777" w:rsidR="00684D93" w:rsidRPr="00D86928"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apa anak – anak tidak boleh diberi kekerasan ?</w:t>
            </w:r>
          </w:p>
        </w:tc>
        <w:tc>
          <w:tcPr>
            <w:tcW w:w="3438" w:type="dxa"/>
          </w:tcPr>
          <w:p w14:paraId="2E5A7F30" w14:textId="77777777" w:rsidR="00684D93" w:rsidRPr="00CB3B84" w:rsidRDefault="00BE1C82"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Ya masa depan </w:t>
            </w:r>
            <w:r w:rsidR="00A6175D">
              <w:rPr>
                <w:rFonts w:ascii="Times New Roman" w:hAnsi="Times New Roman" w:cs="Times New Roman"/>
                <w:sz w:val="24"/>
                <w:szCs w:val="24"/>
                <w:lang w:val="id-ID"/>
              </w:rPr>
              <w:t>anak kan masih panjang harus di</w:t>
            </w:r>
            <w:r>
              <w:rPr>
                <w:rFonts w:ascii="Times New Roman" w:hAnsi="Times New Roman" w:cs="Times New Roman"/>
                <w:sz w:val="24"/>
                <w:szCs w:val="24"/>
                <w:lang w:val="id-ID"/>
              </w:rPr>
              <w:t xml:space="preserve">beri </w:t>
            </w:r>
            <w:r>
              <w:rPr>
                <w:rFonts w:ascii="Times New Roman" w:hAnsi="Times New Roman" w:cs="Times New Roman"/>
                <w:sz w:val="24"/>
                <w:szCs w:val="24"/>
                <w:lang w:val="id-ID"/>
              </w:rPr>
              <w:lastRenderedPageBreak/>
              <w:t>pengetahuan yang baik – baik agar pertumbuhan nya juga baik.</w:t>
            </w:r>
          </w:p>
        </w:tc>
      </w:tr>
      <w:tr w:rsidR="00684D93" w14:paraId="214F691D" w14:textId="77777777" w:rsidTr="00BE1C82">
        <w:tc>
          <w:tcPr>
            <w:tcW w:w="570" w:type="dxa"/>
            <w:vAlign w:val="center"/>
          </w:tcPr>
          <w:p w14:paraId="5C3D603A"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3930" w:type="dxa"/>
          </w:tcPr>
          <w:p w14:paraId="39A18A3B" w14:textId="77777777" w:rsidR="00684D93" w:rsidRPr="002749B7"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tanggapan anda ketika ada anak yang mendapatkan kekerasan ?</w:t>
            </w:r>
          </w:p>
        </w:tc>
        <w:tc>
          <w:tcPr>
            <w:tcW w:w="3438" w:type="dxa"/>
          </w:tcPr>
          <w:p w14:paraId="0540C843" w14:textId="77777777" w:rsidR="00684D93" w:rsidRPr="00412644" w:rsidRDefault="003667F7"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angan menghina kali ya mba kan gak tau juga perasaan nya dia gimana kalo ternyata bener dapat kekerasan ya jangan mengatai juga nanti bisa bikin dia stress gitu pikirannya.</w:t>
            </w:r>
          </w:p>
        </w:tc>
      </w:tr>
      <w:tr w:rsidR="00684D93" w14:paraId="2265696F" w14:textId="77777777" w:rsidTr="00BE1C82">
        <w:tc>
          <w:tcPr>
            <w:tcW w:w="570" w:type="dxa"/>
            <w:vAlign w:val="center"/>
          </w:tcPr>
          <w:p w14:paraId="7E804EE7" w14:textId="77777777" w:rsidR="00684D93"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30" w:type="dxa"/>
          </w:tcPr>
          <w:p w14:paraId="1B5FFE2A" w14:textId="77777777" w:rsidR="00684D93"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percaya bahwa kekerasan terhadap anak bisa didapatkan dari orang terdekat, seperti ayahnya sendiri ?</w:t>
            </w:r>
          </w:p>
        </w:tc>
        <w:tc>
          <w:tcPr>
            <w:tcW w:w="3438" w:type="dxa"/>
          </w:tcPr>
          <w:p w14:paraId="4CA649AE" w14:textId="77777777" w:rsidR="00684D93" w:rsidRPr="00CB3B84" w:rsidRDefault="003667F7"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a percaya, gak percaya juga ya mba</w:t>
            </w:r>
            <w:r w:rsidR="00794592">
              <w:rPr>
                <w:rFonts w:ascii="Times New Roman" w:hAnsi="Times New Roman" w:cs="Times New Roman"/>
                <w:sz w:val="24"/>
                <w:szCs w:val="24"/>
                <w:lang w:val="id-ID"/>
              </w:rPr>
              <w:t xml:space="preserve"> terkadang kan orang tua salah mendidik anak atau kalo ada masalah rumah tangga ya nanti pasti imbasnya ke anak nya.</w:t>
            </w:r>
          </w:p>
        </w:tc>
      </w:tr>
      <w:tr w:rsidR="00684D93" w14:paraId="0BE8E6E1" w14:textId="77777777" w:rsidTr="00BE1C82">
        <w:tc>
          <w:tcPr>
            <w:tcW w:w="570" w:type="dxa"/>
            <w:vAlign w:val="center"/>
          </w:tcPr>
          <w:p w14:paraId="278A9D45" w14:textId="77777777" w:rsidR="00684D93"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930" w:type="dxa"/>
          </w:tcPr>
          <w:p w14:paraId="0BC020A8" w14:textId="77777777" w:rsidR="00684D93"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Dinas Pengendalian Penduduk dan Keluarga Berencana, Pemberdayaan Perempuan dan Perlindungan Anak (DPPKBP2PA) Kota Tegal terutama Bidang Pemberdayaan Perempuan dan Perlindungan Anak (P2PA) ?</w:t>
            </w:r>
          </w:p>
        </w:tc>
        <w:tc>
          <w:tcPr>
            <w:tcW w:w="3438" w:type="dxa"/>
          </w:tcPr>
          <w:p w14:paraId="64B19689" w14:textId="77777777" w:rsidR="00684D93" w:rsidRPr="00CB3B84" w:rsidRDefault="003667F7"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tau mba.</w:t>
            </w:r>
          </w:p>
        </w:tc>
      </w:tr>
      <w:tr w:rsidR="00684D93" w14:paraId="6FDC4750" w14:textId="77777777" w:rsidTr="00BE1C82">
        <w:tc>
          <w:tcPr>
            <w:tcW w:w="570" w:type="dxa"/>
            <w:vAlign w:val="center"/>
          </w:tcPr>
          <w:p w14:paraId="00EE08CE" w14:textId="77777777" w:rsidR="00684D93"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3930" w:type="dxa"/>
          </w:tcPr>
          <w:p w14:paraId="46D469C1" w14:textId="77777777" w:rsidR="00684D93"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anda mengetahui peran Dinas </w:t>
            </w:r>
            <w:r>
              <w:rPr>
                <w:rFonts w:ascii="Times New Roman" w:hAnsi="Times New Roman" w:cs="Times New Roman"/>
                <w:sz w:val="24"/>
                <w:szCs w:val="24"/>
                <w:lang w:val="id-ID"/>
              </w:rPr>
              <w:lastRenderedPageBreak/>
              <w:t>Pengendalian Penduduk dan Keluarga Berencana, Pemberdayaan Perempuan dan Perlindungan Anak (DPPKBP2PA) terutama Bidang Pemberdayaan Perempuan dan Perlindungan Anak (P2PA) dapat memberikan perlindungan terhadap anak korban kekerasan ?</w:t>
            </w:r>
          </w:p>
        </w:tc>
        <w:tc>
          <w:tcPr>
            <w:tcW w:w="3438" w:type="dxa"/>
          </w:tcPr>
          <w:p w14:paraId="5DE9DD51" w14:textId="77777777" w:rsidR="00684D93" w:rsidRPr="00CB3B84" w:rsidRDefault="00794592"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ama mba </w:t>
            </w:r>
            <w:r w:rsidR="00D023D2">
              <w:rPr>
                <w:rFonts w:ascii="Times New Roman" w:hAnsi="Times New Roman" w:cs="Times New Roman"/>
                <w:sz w:val="24"/>
                <w:szCs w:val="24"/>
                <w:lang w:val="id-ID"/>
              </w:rPr>
              <w:t>menge</w:t>
            </w:r>
            <w:r>
              <w:rPr>
                <w:rFonts w:ascii="Times New Roman" w:hAnsi="Times New Roman" w:cs="Times New Roman"/>
                <w:sz w:val="24"/>
                <w:szCs w:val="24"/>
                <w:lang w:val="id-ID"/>
              </w:rPr>
              <w:t>ta</w:t>
            </w:r>
            <w:r w:rsidR="00D023D2">
              <w:rPr>
                <w:rFonts w:ascii="Times New Roman" w:hAnsi="Times New Roman" w:cs="Times New Roman"/>
                <w:sz w:val="24"/>
                <w:szCs w:val="24"/>
                <w:lang w:val="id-ID"/>
              </w:rPr>
              <w:t>hui</w:t>
            </w:r>
            <w:r>
              <w:rPr>
                <w:rFonts w:ascii="Times New Roman" w:hAnsi="Times New Roman" w:cs="Times New Roman"/>
                <w:sz w:val="24"/>
                <w:szCs w:val="24"/>
                <w:lang w:val="id-ID"/>
              </w:rPr>
              <w:t xml:space="preserve"> jug</w:t>
            </w:r>
            <w:r w:rsidR="00D023D2">
              <w:rPr>
                <w:rFonts w:ascii="Times New Roman" w:hAnsi="Times New Roman" w:cs="Times New Roman"/>
                <w:sz w:val="24"/>
                <w:szCs w:val="24"/>
                <w:lang w:val="id-ID"/>
              </w:rPr>
              <w:t>a.</w:t>
            </w:r>
          </w:p>
        </w:tc>
      </w:tr>
      <w:tr w:rsidR="00684D93" w14:paraId="3ABDAF40" w14:textId="77777777" w:rsidTr="00BE1C82">
        <w:tc>
          <w:tcPr>
            <w:tcW w:w="570" w:type="dxa"/>
            <w:vAlign w:val="center"/>
          </w:tcPr>
          <w:p w14:paraId="70A8AE90" w14:textId="77777777" w:rsidR="00684D93" w:rsidRPr="00DA3E8F" w:rsidRDefault="00684D93"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3930" w:type="dxa"/>
          </w:tcPr>
          <w:p w14:paraId="123DB6BD" w14:textId="77777777" w:rsidR="00684D93" w:rsidRPr="002749B7"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anda mengetahui </w:t>
            </w:r>
            <w:r w:rsidR="00D023D2">
              <w:rPr>
                <w:rFonts w:ascii="Times New Roman" w:hAnsi="Times New Roman" w:cs="Times New Roman"/>
                <w:sz w:val="24"/>
                <w:szCs w:val="24"/>
                <w:lang w:val="id-ID"/>
              </w:rPr>
              <w:t xml:space="preserve">tentang pencegahan </w:t>
            </w:r>
            <w:r>
              <w:rPr>
                <w:rFonts w:ascii="Times New Roman" w:hAnsi="Times New Roman" w:cs="Times New Roman"/>
                <w:sz w:val="24"/>
                <w:szCs w:val="24"/>
                <w:lang w:val="id-ID"/>
              </w:rPr>
              <w:t>kekerasan terhadap anak yang dilakukan oleh Pemberdayaan Perempuan dan Perlindungan Anak (P2PA) ?</w:t>
            </w:r>
          </w:p>
        </w:tc>
        <w:tc>
          <w:tcPr>
            <w:tcW w:w="3438" w:type="dxa"/>
          </w:tcPr>
          <w:p w14:paraId="64981DD7" w14:textId="77777777" w:rsidR="00684D93" w:rsidRPr="00CB3B84" w:rsidRDefault="00A3333C"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lo itu saya kurang mengetahui.</w:t>
            </w:r>
          </w:p>
        </w:tc>
      </w:tr>
      <w:tr w:rsidR="00684D93" w14:paraId="69FB2944" w14:textId="77777777" w:rsidTr="00BE1C82">
        <w:tc>
          <w:tcPr>
            <w:tcW w:w="570" w:type="dxa"/>
            <w:vAlign w:val="center"/>
          </w:tcPr>
          <w:p w14:paraId="19F9048B" w14:textId="77777777" w:rsidR="00684D93" w:rsidRDefault="00A3333C"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r w:rsidR="00684D93">
              <w:rPr>
                <w:rFonts w:ascii="Times New Roman" w:hAnsi="Times New Roman" w:cs="Times New Roman"/>
                <w:sz w:val="24"/>
                <w:szCs w:val="24"/>
                <w:lang w:val="id-ID"/>
              </w:rPr>
              <w:t>.</w:t>
            </w:r>
          </w:p>
        </w:tc>
        <w:tc>
          <w:tcPr>
            <w:tcW w:w="3930" w:type="dxa"/>
          </w:tcPr>
          <w:p w14:paraId="012FF741" w14:textId="77777777" w:rsidR="00684D93" w:rsidRPr="002749B7"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menurut anda peran Bidang Pemberdayaan Perempuan dan Perlindungan Anak (P2PA) dalam menangani tindakan kekerasan terhadap anak sudah terlaksana dengan baik ?</w:t>
            </w:r>
          </w:p>
        </w:tc>
        <w:tc>
          <w:tcPr>
            <w:tcW w:w="3438" w:type="dxa"/>
          </w:tcPr>
          <w:p w14:paraId="282D3947" w14:textId="77777777" w:rsidR="00684D93" w:rsidRPr="00CB3B84" w:rsidRDefault="00A3333C"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ungkin sudah karena saya juga tidak terlalu mengetahui juga tentang dinas.</w:t>
            </w:r>
          </w:p>
        </w:tc>
      </w:tr>
      <w:tr w:rsidR="00684D93" w14:paraId="41E3F5E7" w14:textId="77777777" w:rsidTr="00BE1C82">
        <w:tc>
          <w:tcPr>
            <w:tcW w:w="570" w:type="dxa"/>
            <w:vAlign w:val="center"/>
          </w:tcPr>
          <w:p w14:paraId="636AFE30" w14:textId="77777777" w:rsidR="00684D93" w:rsidRDefault="00A3333C" w:rsidP="00BE1C82">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r w:rsidR="00684D93">
              <w:rPr>
                <w:rFonts w:ascii="Times New Roman" w:hAnsi="Times New Roman" w:cs="Times New Roman"/>
                <w:sz w:val="24"/>
                <w:szCs w:val="24"/>
                <w:lang w:val="id-ID"/>
              </w:rPr>
              <w:t>.</w:t>
            </w:r>
          </w:p>
        </w:tc>
        <w:tc>
          <w:tcPr>
            <w:tcW w:w="3930" w:type="dxa"/>
          </w:tcPr>
          <w:p w14:paraId="1AA66FED" w14:textId="77777777" w:rsidR="00684D93" w:rsidRPr="002749B7" w:rsidRDefault="00684D93" w:rsidP="00BE1C8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saran anda untuk Bidang Pemberdayaan Perempuan dan Perlindungan Anak (P2PA) dalam </w:t>
            </w:r>
            <w:r>
              <w:rPr>
                <w:rFonts w:ascii="Times New Roman" w:hAnsi="Times New Roman" w:cs="Times New Roman"/>
                <w:sz w:val="24"/>
                <w:szCs w:val="24"/>
                <w:lang w:val="id-ID"/>
              </w:rPr>
              <w:lastRenderedPageBreak/>
              <w:t>menangani tindakan kekerasan terhadap anak ?</w:t>
            </w:r>
          </w:p>
        </w:tc>
        <w:tc>
          <w:tcPr>
            <w:tcW w:w="3438" w:type="dxa"/>
          </w:tcPr>
          <w:p w14:paraId="7E208D91" w14:textId="77777777" w:rsidR="00684D93" w:rsidRPr="00CB3B84" w:rsidRDefault="00A3333C" w:rsidP="007015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ring memberi informasi ke masyarakat, agar masyarakat juga mengetahui tentang </w:t>
            </w:r>
            <w:r>
              <w:rPr>
                <w:rFonts w:ascii="Times New Roman" w:hAnsi="Times New Roman" w:cs="Times New Roman"/>
                <w:sz w:val="24"/>
                <w:szCs w:val="24"/>
                <w:lang w:val="id-ID"/>
              </w:rPr>
              <w:lastRenderedPageBreak/>
              <w:t>kekerasan anak.</w:t>
            </w:r>
          </w:p>
        </w:tc>
      </w:tr>
    </w:tbl>
    <w:p w14:paraId="615D6D11" w14:textId="77777777" w:rsidR="00684D93" w:rsidRDefault="00684D93" w:rsidP="00455691">
      <w:pPr>
        <w:spacing w:line="480" w:lineRule="auto"/>
        <w:rPr>
          <w:rFonts w:ascii="Times New Roman" w:hAnsi="Times New Roman" w:cs="Times New Roman"/>
          <w:b/>
          <w:sz w:val="24"/>
          <w:szCs w:val="24"/>
          <w:lang w:val="id-ID"/>
        </w:rPr>
      </w:pPr>
    </w:p>
    <w:p w14:paraId="582E1052" w14:textId="77777777" w:rsidR="00684D93" w:rsidRDefault="00684D93" w:rsidP="00455691">
      <w:pPr>
        <w:spacing w:line="480" w:lineRule="auto"/>
        <w:rPr>
          <w:rFonts w:ascii="Times New Roman" w:hAnsi="Times New Roman" w:cs="Times New Roman"/>
          <w:b/>
          <w:sz w:val="24"/>
          <w:szCs w:val="24"/>
          <w:lang w:val="id-ID"/>
        </w:rPr>
      </w:pPr>
    </w:p>
    <w:p w14:paraId="7A35103F" w14:textId="77777777" w:rsidR="00AF38C1" w:rsidRDefault="00AF38C1" w:rsidP="00455691">
      <w:pPr>
        <w:spacing w:line="480" w:lineRule="auto"/>
        <w:rPr>
          <w:rFonts w:ascii="Times New Roman" w:hAnsi="Times New Roman" w:cs="Times New Roman"/>
          <w:b/>
          <w:sz w:val="24"/>
          <w:szCs w:val="24"/>
          <w:lang w:val="id-ID"/>
        </w:rPr>
      </w:pPr>
    </w:p>
    <w:p w14:paraId="60BD47C2" w14:textId="77777777" w:rsidR="00AF38C1" w:rsidRDefault="00AF38C1" w:rsidP="00455691">
      <w:pPr>
        <w:spacing w:line="480" w:lineRule="auto"/>
        <w:rPr>
          <w:rFonts w:ascii="Times New Roman" w:hAnsi="Times New Roman" w:cs="Times New Roman"/>
          <w:b/>
          <w:sz w:val="24"/>
          <w:szCs w:val="24"/>
          <w:lang w:val="id-ID"/>
        </w:rPr>
      </w:pPr>
    </w:p>
    <w:p w14:paraId="5876B584" w14:textId="77777777" w:rsidR="00AF38C1" w:rsidRDefault="00AF38C1" w:rsidP="00455691">
      <w:pPr>
        <w:spacing w:line="480" w:lineRule="auto"/>
        <w:rPr>
          <w:rFonts w:ascii="Times New Roman" w:hAnsi="Times New Roman" w:cs="Times New Roman"/>
          <w:b/>
          <w:sz w:val="24"/>
          <w:szCs w:val="24"/>
          <w:lang w:val="id-ID"/>
        </w:rPr>
      </w:pPr>
    </w:p>
    <w:p w14:paraId="5D1E7333" w14:textId="77777777" w:rsidR="00AF38C1" w:rsidRDefault="00AF38C1" w:rsidP="00455691">
      <w:pPr>
        <w:spacing w:line="480" w:lineRule="auto"/>
        <w:rPr>
          <w:rFonts w:ascii="Times New Roman" w:hAnsi="Times New Roman" w:cs="Times New Roman"/>
          <w:b/>
          <w:sz w:val="24"/>
          <w:szCs w:val="24"/>
          <w:lang w:val="id-ID"/>
        </w:rPr>
      </w:pPr>
    </w:p>
    <w:p w14:paraId="74365B18" w14:textId="77777777" w:rsidR="00AF38C1" w:rsidRDefault="00AF38C1" w:rsidP="00455691">
      <w:pPr>
        <w:spacing w:line="480" w:lineRule="auto"/>
        <w:rPr>
          <w:rFonts w:ascii="Times New Roman" w:hAnsi="Times New Roman" w:cs="Times New Roman"/>
          <w:b/>
          <w:sz w:val="24"/>
          <w:szCs w:val="24"/>
          <w:lang w:val="id-ID"/>
        </w:rPr>
      </w:pPr>
    </w:p>
    <w:p w14:paraId="64519350" w14:textId="77777777" w:rsidR="00AF38C1" w:rsidRDefault="00AF38C1" w:rsidP="00455691">
      <w:pPr>
        <w:spacing w:line="480" w:lineRule="auto"/>
        <w:rPr>
          <w:rFonts w:ascii="Times New Roman" w:hAnsi="Times New Roman" w:cs="Times New Roman"/>
          <w:b/>
          <w:sz w:val="24"/>
          <w:szCs w:val="24"/>
          <w:lang w:val="id-ID"/>
        </w:rPr>
      </w:pPr>
    </w:p>
    <w:p w14:paraId="288D5DF9" w14:textId="77777777" w:rsidR="00AF38C1" w:rsidRDefault="00AF38C1" w:rsidP="00455691">
      <w:pPr>
        <w:spacing w:line="480" w:lineRule="auto"/>
        <w:rPr>
          <w:rFonts w:ascii="Times New Roman" w:hAnsi="Times New Roman" w:cs="Times New Roman"/>
          <w:b/>
          <w:sz w:val="24"/>
          <w:szCs w:val="24"/>
          <w:lang w:val="id-ID"/>
        </w:rPr>
      </w:pPr>
    </w:p>
    <w:p w14:paraId="525AE13D" w14:textId="77777777" w:rsidR="00AF38C1" w:rsidRDefault="00AF38C1" w:rsidP="00455691">
      <w:pPr>
        <w:spacing w:line="480" w:lineRule="auto"/>
        <w:rPr>
          <w:rFonts w:ascii="Times New Roman" w:hAnsi="Times New Roman" w:cs="Times New Roman"/>
          <w:b/>
          <w:sz w:val="24"/>
          <w:szCs w:val="24"/>
          <w:lang w:val="id-ID"/>
        </w:rPr>
      </w:pPr>
    </w:p>
    <w:p w14:paraId="037FBB74" w14:textId="77777777" w:rsidR="00AF38C1" w:rsidRDefault="00AF38C1" w:rsidP="00455691">
      <w:pPr>
        <w:spacing w:line="480" w:lineRule="auto"/>
        <w:rPr>
          <w:rFonts w:ascii="Times New Roman" w:hAnsi="Times New Roman" w:cs="Times New Roman"/>
          <w:b/>
          <w:sz w:val="24"/>
          <w:szCs w:val="24"/>
          <w:lang w:val="id-ID"/>
        </w:rPr>
      </w:pPr>
    </w:p>
    <w:p w14:paraId="5646FFE5" w14:textId="77777777" w:rsidR="00AF38C1" w:rsidRDefault="00AF38C1" w:rsidP="00455691">
      <w:pPr>
        <w:spacing w:line="480" w:lineRule="auto"/>
        <w:rPr>
          <w:rFonts w:ascii="Times New Roman" w:hAnsi="Times New Roman" w:cs="Times New Roman"/>
          <w:b/>
          <w:sz w:val="24"/>
          <w:szCs w:val="24"/>
          <w:lang w:val="id-ID"/>
        </w:rPr>
      </w:pPr>
    </w:p>
    <w:p w14:paraId="7CD3DB37" w14:textId="77777777" w:rsidR="00AF38C1" w:rsidRDefault="00AF38C1" w:rsidP="00455691">
      <w:pPr>
        <w:spacing w:line="480" w:lineRule="auto"/>
        <w:rPr>
          <w:rFonts w:ascii="Times New Roman" w:hAnsi="Times New Roman" w:cs="Times New Roman"/>
          <w:b/>
          <w:sz w:val="24"/>
          <w:szCs w:val="24"/>
          <w:lang w:val="id-ID"/>
        </w:rPr>
      </w:pPr>
    </w:p>
    <w:p w14:paraId="668DC3D1" w14:textId="77777777" w:rsidR="00AF38C1" w:rsidRDefault="00AF38C1" w:rsidP="00455691">
      <w:pPr>
        <w:spacing w:line="480" w:lineRule="auto"/>
        <w:rPr>
          <w:rFonts w:ascii="Times New Roman" w:hAnsi="Times New Roman" w:cs="Times New Roman"/>
          <w:b/>
          <w:sz w:val="24"/>
          <w:szCs w:val="24"/>
          <w:lang w:val="id-ID"/>
        </w:rPr>
      </w:pPr>
    </w:p>
    <w:p w14:paraId="3C70B1B4" w14:textId="77777777" w:rsidR="00387360" w:rsidRDefault="00387360" w:rsidP="00455691">
      <w:pPr>
        <w:spacing w:line="480" w:lineRule="auto"/>
        <w:rPr>
          <w:rFonts w:ascii="Times New Roman" w:hAnsi="Times New Roman" w:cs="Times New Roman"/>
          <w:b/>
          <w:sz w:val="24"/>
          <w:szCs w:val="24"/>
          <w:lang w:val="id-ID"/>
        </w:rPr>
      </w:pPr>
    </w:p>
    <w:p w14:paraId="679E060F" w14:textId="77777777" w:rsidR="008816F8" w:rsidRDefault="008816F8" w:rsidP="00455691">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345B6530" w14:textId="77777777" w:rsidR="008816F8" w:rsidRDefault="008816F8" w:rsidP="008816F8">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31459FF4" w14:textId="77777777" w:rsidR="008816F8" w:rsidRDefault="008816F8" w:rsidP="008816F8">
      <w:pPr>
        <w:tabs>
          <w:tab w:val="left" w:pos="3069"/>
          <w:tab w:val="left" w:pos="3429"/>
        </w:tabs>
        <w:spacing w:line="480" w:lineRule="auto"/>
        <w:ind w:left="3420" w:hanging="3420"/>
        <w:rPr>
          <w:rFonts w:ascii="Times New Roman" w:hAnsi="Times New Roman" w:cs="Times New Roman"/>
          <w:sz w:val="24"/>
          <w:szCs w:val="24"/>
          <w:lang w:val="id-ID"/>
        </w:rPr>
      </w:pPr>
      <w:r>
        <w:rPr>
          <w:rFonts w:ascii="Times New Roman" w:hAnsi="Times New Roman" w:cs="Times New Roman"/>
          <w:sz w:val="24"/>
          <w:szCs w:val="24"/>
          <w:lang w:val="id-ID"/>
        </w:rPr>
        <w:t>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Kerabat / Kelu</w:t>
      </w:r>
      <w:r w:rsidR="00597D08">
        <w:rPr>
          <w:rFonts w:ascii="Times New Roman" w:hAnsi="Times New Roman" w:cs="Times New Roman"/>
          <w:sz w:val="24"/>
          <w:szCs w:val="24"/>
          <w:lang w:val="id-ID"/>
        </w:rPr>
        <w:t xml:space="preserve">arga Korban (terdata di Bidang </w:t>
      </w:r>
      <w:r>
        <w:rPr>
          <w:rFonts w:ascii="Times New Roman" w:hAnsi="Times New Roman" w:cs="Times New Roman"/>
          <w:sz w:val="24"/>
          <w:szCs w:val="24"/>
          <w:lang w:val="id-ID"/>
        </w:rPr>
        <w:t>P2PA Kota Tegal )</w:t>
      </w:r>
    </w:p>
    <w:p w14:paraId="57163259" w14:textId="77777777" w:rsidR="008816F8" w:rsidRDefault="008816F8" w:rsidP="008816F8">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sidR="002D6772">
        <w:rPr>
          <w:rFonts w:ascii="Times New Roman" w:hAnsi="Times New Roman" w:cs="Times New Roman"/>
          <w:sz w:val="24"/>
          <w:szCs w:val="24"/>
          <w:lang w:val="id-ID"/>
        </w:rPr>
        <w:tab/>
      </w:r>
      <w:r w:rsidR="006B6C00">
        <w:rPr>
          <w:rFonts w:ascii="Times New Roman" w:hAnsi="Times New Roman" w:cs="Times New Roman"/>
          <w:sz w:val="24"/>
          <w:szCs w:val="24"/>
          <w:lang w:val="id-ID"/>
        </w:rPr>
        <w:t>Ratna</w:t>
      </w:r>
    </w:p>
    <w:p w14:paraId="099670F4" w14:textId="77777777" w:rsidR="008816F8" w:rsidRDefault="008816F8" w:rsidP="008816F8">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t>Jumat</w:t>
      </w:r>
      <w:r w:rsidR="00471DB3">
        <w:rPr>
          <w:rFonts w:ascii="Times New Roman" w:hAnsi="Times New Roman" w:cs="Times New Roman"/>
          <w:sz w:val="24"/>
          <w:szCs w:val="24"/>
          <w:lang w:val="id-ID"/>
        </w:rPr>
        <w:t xml:space="preserve">, </w:t>
      </w:r>
      <w:r w:rsidR="00595C2D">
        <w:rPr>
          <w:rFonts w:ascii="Times New Roman" w:hAnsi="Times New Roman" w:cs="Times New Roman"/>
          <w:sz w:val="24"/>
          <w:szCs w:val="24"/>
          <w:lang w:val="id-ID"/>
        </w:rPr>
        <w:t>7</w:t>
      </w:r>
      <w:r w:rsidR="00F55C78">
        <w:rPr>
          <w:rFonts w:ascii="Times New Roman" w:hAnsi="Times New Roman" w:cs="Times New Roman"/>
          <w:sz w:val="24"/>
          <w:szCs w:val="24"/>
          <w:lang w:val="id-ID"/>
        </w:rPr>
        <w:t xml:space="preserve"> Juli 2023</w:t>
      </w:r>
    </w:p>
    <w:p w14:paraId="6B77F457" w14:textId="77777777" w:rsidR="008816F8" w:rsidRDefault="008816F8" w:rsidP="008816F8">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471DB3">
        <w:rPr>
          <w:rFonts w:ascii="Times New Roman" w:hAnsi="Times New Roman" w:cs="Times New Roman"/>
          <w:sz w:val="24"/>
          <w:szCs w:val="24"/>
          <w:lang w:val="id-ID"/>
        </w:rPr>
        <w:tab/>
        <w:t xml:space="preserve">10 : 00 – Selesai </w:t>
      </w:r>
    </w:p>
    <w:p w14:paraId="73E5942E" w14:textId="77777777" w:rsidR="008816F8" w:rsidRPr="008816F8" w:rsidRDefault="008816F8" w:rsidP="008816F8">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t>Kelurahan Randugunting Kec, Tegal Selatan</w:t>
      </w:r>
    </w:p>
    <w:tbl>
      <w:tblPr>
        <w:tblStyle w:val="TableGrid"/>
        <w:tblW w:w="0" w:type="auto"/>
        <w:tblInd w:w="108" w:type="dxa"/>
        <w:tblLook w:val="04A0" w:firstRow="1" w:lastRow="0" w:firstColumn="1" w:lastColumn="0" w:noHBand="0" w:noVBand="1"/>
      </w:tblPr>
      <w:tblGrid>
        <w:gridCol w:w="570"/>
        <w:gridCol w:w="3960"/>
        <w:gridCol w:w="3420"/>
      </w:tblGrid>
      <w:tr w:rsidR="00863039" w14:paraId="47D87F97" w14:textId="77777777" w:rsidTr="00D92A8F">
        <w:trPr>
          <w:tblHeader/>
        </w:trPr>
        <w:tc>
          <w:tcPr>
            <w:tcW w:w="570" w:type="dxa"/>
            <w:vAlign w:val="center"/>
          </w:tcPr>
          <w:p w14:paraId="49729C2D" w14:textId="77777777" w:rsidR="00863039" w:rsidRPr="00863039" w:rsidRDefault="00863039" w:rsidP="00E52FB9">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60" w:type="dxa"/>
            <w:vAlign w:val="center"/>
          </w:tcPr>
          <w:p w14:paraId="4CDE40BD" w14:textId="77777777" w:rsidR="00863039" w:rsidRPr="00863039" w:rsidRDefault="00863039" w:rsidP="00E52FB9">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20" w:type="dxa"/>
            <w:vAlign w:val="center"/>
          </w:tcPr>
          <w:p w14:paraId="05667D10" w14:textId="77777777" w:rsidR="00863039" w:rsidRPr="00863039" w:rsidRDefault="00863039" w:rsidP="00E52FB9">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863039" w14:paraId="0A6582E2" w14:textId="77777777" w:rsidTr="00011F94">
        <w:tc>
          <w:tcPr>
            <w:tcW w:w="570" w:type="dxa"/>
            <w:vAlign w:val="center"/>
          </w:tcPr>
          <w:p w14:paraId="57A3A736" w14:textId="77777777" w:rsidR="00863039" w:rsidRPr="0068656E"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r w:rsidR="0068656E">
              <w:rPr>
                <w:rFonts w:ascii="Times New Roman" w:hAnsi="Times New Roman" w:cs="Times New Roman"/>
                <w:sz w:val="24"/>
                <w:szCs w:val="24"/>
                <w:lang w:val="id-ID"/>
              </w:rPr>
              <w:t>.</w:t>
            </w:r>
          </w:p>
        </w:tc>
        <w:tc>
          <w:tcPr>
            <w:tcW w:w="3960" w:type="dxa"/>
          </w:tcPr>
          <w:p w14:paraId="3C5296E9" w14:textId="77777777" w:rsidR="002D6772" w:rsidRDefault="002D6772" w:rsidP="002D677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 anda apa yang dimaksud dengan tindakan kekerasan terhadap anak?</w:t>
            </w:r>
          </w:p>
          <w:p w14:paraId="47744FBF" w14:textId="77777777" w:rsidR="0068656E" w:rsidRPr="0068656E" w:rsidRDefault="0068656E" w:rsidP="006B0D54">
            <w:pPr>
              <w:spacing w:line="480" w:lineRule="auto"/>
              <w:jc w:val="both"/>
              <w:rPr>
                <w:rFonts w:ascii="Times New Roman" w:hAnsi="Times New Roman" w:cs="Times New Roman"/>
                <w:sz w:val="24"/>
                <w:szCs w:val="24"/>
                <w:lang w:val="id-ID"/>
              </w:rPr>
            </w:pPr>
          </w:p>
        </w:tc>
        <w:tc>
          <w:tcPr>
            <w:tcW w:w="3420" w:type="dxa"/>
          </w:tcPr>
          <w:p w14:paraId="542429D4" w14:textId="77777777" w:rsidR="00863039" w:rsidRPr="005848E0"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buatan yang tidak baik dapat merugikan perkembangan anak.</w:t>
            </w:r>
          </w:p>
        </w:tc>
      </w:tr>
      <w:tr w:rsidR="0068656E" w14:paraId="0FF721C6" w14:textId="77777777" w:rsidTr="00011F94">
        <w:tc>
          <w:tcPr>
            <w:tcW w:w="570" w:type="dxa"/>
            <w:vAlign w:val="center"/>
          </w:tcPr>
          <w:p w14:paraId="735ADBE9" w14:textId="77777777" w:rsidR="0068656E" w:rsidRPr="0068656E"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8656E">
              <w:rPr>
                <w:rFonts w:ascii="Times New Roman" w:hAnsi="Times New Roman" w:cs="Times New Roman"/>
                <w:sz w:val="24"/>
                <w:szCs w:val="24"/>
                <w:lang w:val="id-ID"/>
              </w:rPr>
              <w:t>.</w:t>
            </w:r>
          </w:p>
        </w:tc>
        <w:tc>
          <w:tcPr>
            <w:tcW w:w="3960" w:type="dxa"/>
          </w:tcPr>
          <w:p w14:paraId="7FB3623E" w14:textId="77777777" w:rsidR="0068656E" w:rsidRPr="0068656E" w:rsidRDefault="0068656E" w:rsidP="006B0D5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bahwa tindakan kekerasan terhadap anak merupakan tindakan kejahatan ?</w:t>
            </w:r>
          </w:p>
        </w:tc>
        <w:tc>
          <w:tcPr>
            <w:tcW w:w="3420" w:type="dxa"/>
          </w:tcPr>
          <w:p w14:paraId="1FCCD43E" w14:textId="77777777" w:rsidR="0068656E" w:rsidRPr="0068656E"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mengetahui</w:t>
            </w:r>
          </w:p>
        </w:tc>
      </w:tr>
      <w:tr w:rsidR="0068656E" w14:paraId="452FA527" w14:textId="77777777" w:rsidTr="00011F94">
        <w:tc>
          <w:tcPr>
            <w:tcW w:w="570" w:type="dxa"/>
            <w:vAlign w:val="center"/>
          </w:tcPr>
          <w:p w14:paraId="16D754D7" w14:textId="77777777" w:rsidR="0068656E" w:rsidRPr="0068656E"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8656E">
              <w:rPr>
                <w:rFonts w:ascii="Times New Roman" w:hAnsi="Times New Roman" w:cs="Times New Roman"/>
                <w:sz w:val="24"/>
                <w:szCs w:val="24"/>
                <w:lang w:val="id-ID"/>
              </w:rPr>
              <w:t>.</w:t>
            </w:r>
          </w:p>
        </w:tc>
        <w:tc>
          <w:tcPr>
            <w:tcW w:w="3960" w:type="dxa"/>
          </w:tcPr>
          <w:p w14:paraId="5DDE8083" w14:textId="77777777" w:rsidR="0068656E" w:rsidRPr="0068656E" w:rsidRDefault="00066C1A" w:rsidP="006B0D5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w:t>
            </w:r>
            <w:r w:rsidR="0068656E">
              <w:rPr>
                <w:rFonts w:ascii="Times New Roman" w:hAnsi="Times New Roman" w:cs="Times New Roman"/>
                <w:sz w:val="24"/>
                <w:szCs w:val="24"/>
                <w:lang w:val="id-ID"/>
              </w:rPr>
              <w:t>man</w:t>
            </w:r>
            <w:r w:rsidR="008816F8">
              <w:rPr>
                <w:rFonts w:ascii="Times New Roman" w:hAnsi="Times New Roman" w:cs="Times New Roman"/>
                <w:sz w:val="24"/>
                <w:szCs w:val="24"/>
                <w:lang w:val="id-ID"/>
              </w:rPr>
              <w:t xml:space="preserve">a tanggapan anda ketika </w:t>
            </w:r>
            <w:r w:rsidR="0068656E">
              <w:rPr>
                <w:rFonts w:ascii="Times New Roman" w:hAnsi="Times New Roman" w:cs="Times New Roman"/>
                <w:sz w:val="24"/>
                <w:szCs w:val="24"/>
                <w:lang w:val="id-ID"/>
              </w:rPr>
              <w:t>kerabat</w:t>
            </w:r>
            <w:r w:rsidR="008816F8">
              <w:rPr>
                <w:rFonts w:ascii="Times New Roman" w:hAnsi="Times New Roman" w:cs="Times New Roman"/>
                <w:sz w:val="24"/>
                <w:szCs w:val="24"/>
                <w:lang w:val="id-ID"/>
              </w:rPr>
              <w:t>/keluarga</w:t>
            </w:r>
            <w:r w:rsidR="0068656E">
              <w:rPr>
                <w:rFonts w:ascii="Times New Roman" w:hAnsi="Times New Roman" w:cs="Times New Roman"/>
                <w:sz w:val="24"/>
                <w:szCs w:val="24"/>
                <w:lang w:val="id-ID"/>
              </w:rPr>
              <w:t xml:space="preserve"> anda mendapatkan tindakan kekerasan ? Dan apa yang</w:t>
            </w:r>
            <w:r w:rsidR="0027688F">
              <w:rPr>
                <w:rFonts w:ascii="Times New Roman" w:hAnsi="Times New Roman" w:cs="Times New Roman"/>
                <w:sz w:val="24"/>
                <w:szCs w:val="24"/>
                <w:lang w:val="id-ID"/>
              </w:rPr>
              <w:t xml:space="preserve"> </w:t>
            </w:r>
            <w:r w:rsidR="008816F8">
              <w:rPr>
                <w:rFonts w:ascii="Times New Roman" w:hAnsi="Times New Roman" w:cs="Times New Roman"/>
                <w:sz w:val="24"/>
                <w:szCs w:val="24"/>
                <w:lang w:val="id-ID"/>
              </w:rPr>
              <w:t xml:space="preserve">anda lakukan ketika </w:t>
            </w:r>
            <w:r w:rsidR="0068656E">
              <w:rPr>
                <w:rFonts w:ascii="Times New Roman" w:hAnsi="Times New Roman" w:cs="Times New Roman"/>
                <w:sz w:val="24"/>
                <w:szCs w:val="24"/>
                <w:lang w:val="id-ID"/>
              </w:rPr>
              <w:t>kerabat</w:t>
            </w:r>
            <w:r w:rsidR="008816F8">
              <w:rPr>
                <w:rFonts w:ascii="Times New Roman" w:hAnsi="Times New Roman" w:cs="Times New Roman"/>
                <w:sz w:val="24"/>
                <w:szCs w:val="24"/>
                <w:lang w:val="id-ID"/>
              </w:rPr>
              <w:t xml:space="preserve">/keluarga </w:t>
            </w:r>
            <w:r w:rsidR="0068656E">
              <w:rPr>
                <w:rFonts w:ascii="Times New Roman" w:hAnsi="Times New Roman" w:cs="Times New Roman"/>
                <w:sz w:val="24"/>
                <w:szCs w:val="24"/>
                <w:lang w:val="id-ID"/>
              </w:rPr>
              <w:t xml:space="preserve"> </w:t>
            </w:r>
            <w:r w:rsidR="0068656E">
              <w:rPr>
                <w:rFonts w:ascii="Times New Roman" w:hAnsi="Times New Roman" w:cs="Times New Roman"/>
                <w:sz w:val="24"/>
                <w:szCs w:val="24"/>
                <w:lang w:val="id-ID"/>
              </w:rPr>
              <w:lastRenderedPageBreak/>
              <w:t>anda mendapatkan tindakan kekerasan ?</w:t>
            </w:r>
          </w:p>
        </w:tc>
        <w:tc>
          <w:tcPr>
            <w:tcW w:w="3420" w:type="dxa"/>
          </w:tcPr>
          <w:p w14:paraId="3BF51B93" w14:textId="77777777" w:rsidR="0068656E" w:rsidRPr="0068656E"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Awalnya saya tidak menganggap itu kekerasan mungkin karena orang tua nya sedang emosi saja tapi karena sudah ada main </w:t>
            </w:r>
            <w:r>
              <w:rPr>
                <w:rFonts w:ascii="Times New Roman" w:hAnsi="Times New Roman" w:cs="Times New Roman"/>
                <w:sz w:val="24"/>
                <w:szCs w:val="24"/>
                <w:lang w:val="id-ID"/>
              </w:rPr>
              <w:lastRenderedPageBreak/>
              <w:t xml:space="preserve">tangan itu kan udah </w:t>
            </w:r>
            <w:r w:rsidR="00A6175D">
              <w:rPr>
                <w:rFonts w:ascii="Times New Roman" w:hAnsi="Times New Roman" w:cs="Times New Roman"/>
                <w:sz w:val="24"/>
                <w:szCs w:val="24"/>
                <w:lang w:val="id-ID"/>
              </w:rPr>
              <w:t>termasuk kekerasan dan saya segera menye</w:t>
            </w:r>
            <w:r>
              <w:rPr>
                <w:rFonts w:ascii="Times New Roman" w:hAnsi="Times New Roman" w:cs="Times New Roman"/>
                <w:sz w:val="24"/>
                <w:szCs w:val="24"/>
                <w:lang w:val="id-ID"/>
              </w:rPr>
              <w:t>lamatkan si anak terlebih dahulu.</w:t>
            </w:r>
          </w:p>
        </w:tc>
      </w:tr>
      <w:tr w:rsidR="0027688F" w14:paraId="6DEFA0B3" w14:textId="77777777" w:rsidTr="00011F94">
        <w:tc>
          <w:tcPr>
            <w:tcW w:w="570" w:type="dxa"/>
            <w:vAlign w:val="center"/>
          </w:tcPr>
          <w:p w14:paraId="4FDF9F56" w14:textId="77777777" w:rsidR="0027688F"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r w:rsidR="00011F94">
              <w:rPr>
                <w:rFonts w:ascii="Times New Roman" w:hAnsi="Times New Roman" w:cs="Times New Roman"/>
                <w:sz w:val="24"/>
                <w:szCs w:val="24"/>
                <w:lang w:val="id-ID"/>
              </w:rPr>
              <w:t>.</w:t>
            </w:r>
          </w:p>
        </w:tc>
        <w:tc>
          <w:tcPr>
            <w:tcW w:w="3960" w:type="dxa"/>
          </w:tcPr>
          <w:p w14:paraId="50F07BBC" w14:textId="77777777" w:rsidR="0027688F" w:rsidRDefault="0027688F" w:rsidP="006B0D5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jenis kekera</w:t>
            </w:r>
            <w:r w:rsidR="008816F8">
              <w:rPr>
                <w:rFonts w:ascii="Times New Roman" w:hAnsi="Times New Roman" w:cs="Times New Roman"/>
                <w:sz w:val="24"/>
                <w:szCs w:val="24"/>
                <w:lang w:val="id-ID"/>
              </w:rPr>
              <w:t xml:space="preserve">san yang diperoleh dari </w:t>
            </w:r>
            <w:r>
              <w:rPr>
                <w:rFonts w:ascii="Times New Roman" w:hAnsi="Times New Roman" w:cs="Times New Roman"/>
                <w:sz w:val="24"/>
                <w:szCs w:val="24"/>
                <w:lang w:val="id-ID"/>
              </w:rPr>
              <w:t>kerabat</w:t>
            </w:r>
            <w:r w:rsidR="008816F8">
              <w:rPr>
                <w:rFonts w:ascii="Times New Roman" w:hAnsi="Times New Roman" w:cs="Times New Roman"/>
                <w:sz w:val="24"/>
                <w:szCs w:val="24"/>
                <w:lang w:val="id-ID"/>
              </w:rPr>
              <w:t>/keluarga</w:t>
            </w:r>
            <w:r>
              <w:rPr>
                <w:rFonts w:ascii="Times New Roman" w:hAnsi="Times New Roman" w:cs="Times New Roman"/>
                <w:sz w:val="24"/>
                <w:szCs w:val="24"/>
                <w:lang w:val="id-ID"/>
              </w:rPr>
              <w:t xml:space="preserve"> anda ?</w:t>
            </w:r>
          </w:p>
        </w:tc>
        <w:tc>
          <w:tcPr>
            <w:tcW w:w="3420" w:type="dxa"/>
          </w:tcPr>
          <w:p w14:paraId="34C7BECD" w14:textId="77777777" w:rsidR="0027688F" w:rsidRPr="0068656E"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kerasan fisik dan psikis.</w:t>
            </w:r>
          </w:p>
        </w:tc>
      </w:tr>
      <w:tr w:rsidR="0068656E" w14:paraId="3C22E545" w14:textId="77777777" w:rsidTr="00011F94">
        <w:tc>
          <w:tcPr>
            <w:tcW w:w="570" w:type="dxa"/>
            <w:vAlign w:val="center"/>
          </w:tcPr>
          <w:p w14:paraId="1CF4F841" w14:textId="77777777" w:rsidR="0068656E" w:rsidRPr="0068656E"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0068656E">
              <w:rPr>
                <w:rFonts w:ascii="Times New Roman" w:hAnsi="Times New Roman" w:cs="Times New Roman"/>
                <w:sz w:val="24"/>
                <w:szCs w:val="24"/>
                <w:lang w:val="id-ID"/>
              </w:rPr>
              <w:t>.</w:t>
            </w:r>
          </w:p>
        </w:tc>
        <w:tc>
          <w:tcPr>
            <w:tcW w:w="3960" w:type="dxa"/>
          </w:tcPr>
          <w:p w14:paraId="7CE48796" w14:textId="77777777" w:rsidR="0068656E" w:rsidRPr="0068656E" w:rsidRDefault="0027688F" w:rsidP="006B0D5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ika anda mengetahui bahwa </w:t>
            </w:r>
            <w:r w:rsidR="0068656E">
              <w:rPr>
                <w:rFonts w:ascii="Times New Roman" w:hAnsi="Times New Roman" w:cs="Times New Roman"/>
                <w:sz w:val="24"/>
                <w:szCs w:val="24"/>
                <w:lang w:val="id-ID"/>
              </w:rPr>
              <w:t>kerabat</w:t>
            </w:r>
            <w:r w:rsidR="008816F8">
              <w:rPr>
                <w:rFonts w:ascii="Times New Roman" w:hAnsi="Times New Roman" w:cs="Times New Roman"/>
                <w:sz w:val="24"/>
                <w:szCs w:val="24"/>
                <w:lang w:val="id-ID"/>
              </w:rPr>
              <w:t>/keluarga</w:t>
            </w:r>
            <w:r w:rsidR="0068656E">
              <w:rPr>
                <w:rFonts w:ascii="Times New Roman" w:hAnsi="Times New Roman" w:cs="Times New Roman"/>
                <w:sz w:val="24"/>
                <w:szCs w:val="24"/>
                <w:lang w:val="id-ID"/>
              </w:rPr>
              <w:t xml:space="preserve"> anda mendapatkan tindakan kekerasan</w:t>
            </w:r>
            <w:r>
              <w:rPr>
                <w:rFonts w:ascii="Times New Roman" w:hAnsi="Times New Roman" w:cs="Times New Roman"/>
                <w:sz w:val="24"/>
                <w:szCs w:val="24"/>
                <w:lang w:val="id-ID"/>
              </w:rPr>
              <w:t>, apakah</w:t>
            </w:r>
            <w:r w:rsidR="0068656E">
              <w:rPr>
                <w:rFonts w:ascii="Times New Roman" w:hAnsi="Times New Roman" w:cs="Times New Roman"/>
                <w:sz w:val="24"/>
                <w:szCs w:val="24"/>
                <w:lang w:val="id-ID"/>
              </w:rPr>
              <w:t xml:space="preserve"> anda</w:t>
            </w:r>
            <w:r>
              <w:rPr>
                <w:rFonts w:ascii="Times New Roman" w:hAnsi="Times New Roman" w:cs="Times New Roman"/>
                <w:sz w:val="24"/>
                <w:szCs w:val="24"/>
                <w:lang w:val="id-ID"/>
              </w:rPr>
              <w:t xml:space="preserve"> </w:t>
            </w:r>
            <w:r w:rsidR="0068656E">
              <w:rPr>
                <w:rFonts w:ascii="Times New Roman" w:hAnsi="Times New Roman" w:cs="Times New Roman"/>
                <w:sz w:val="24"/>
                <w:szCs w:val="24"/>
                <w:lang w:val="id-ID"/>
              </w:rPr>
              <w:t xml:space="preserve">menutup – nutupi </w:t>
            </w:r>
            <w:r>
              <w:rPr>
                <w:rFonts w:ascii="Times New Roman" w:hAnsi="Times New Roman" w:cs="Times New Roman"/>
                <w:sz w:val="24"/>
                <w:szCs w:val="24"/>
                <w:lang w:val="id-ID"/>
              </w:rPr>
              <w:t>kasus tersebut ?</w:t>
            </w:r>
          </w:p>
        </w:tc>
        <w:tc>
          <w:tcPr>
            <w:tcW w:w="3420" w:type="dxa"/>
          </w:tcPr>
          <w:p w14:paraId="66328B9D" w14:textId="77777777" w:rsidR="0068656E" w:rsidRPr="0068656E"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alnya iya tapi setelah semua tau kalo itu berbahaya buat anak kita tidak menutupi.</w:t>
            </w:r>
          </w:p>
        </w:tc>
      </w:tr>
      <w:tr w:rsidR="0068656E" w14:paraId="0A1CC725" w14:textId="77777777" w:rsidTr="00011F94">
        <w:tc>
          <w:tcPr>
            <w:tcW w:w="570" w:type="dxa"/>
            <w:vAlign w:val="center"/>
          </w:tcPr>
          <w:p w14:paraId="21C25CBD" w14:textId="77777777" w:rsidR="0068656E" w:rsidRPr="0068656E"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r w:rsidR="0068656E">
              <w:rPr>
                <w:rFonts w:ascii="Times New Roman" w:hAnsi="Times New Roman" w:cs="Times New Roman"/>
                <w:sz w:val="24"/>
                <w:szCs w:val="24"/>
                <w:lang w:val="id-ID"/>
              </w:rPr>
              <w:t>.</w:t>
            </w:r>
          </w:p>
        </w:tc>
        <w:tc>
          <w:tcPr>
            <w:tcW w:w="3960" w:type="dxa"/>
          </w:tcPr>
          <w:p w14:paraId="386C7BE1" w14:textId="77777777" w:rsidR="0068656E" w:rsidRPr="0068656E" w:rsidRDefault="0027688F" w:rsidP="006B0D5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percaya bahwa kekerasan terhadap anak bisa didapatkan dari orang terdekat, seperti ayahnya sendiri ?</w:t>
            </w:r>
          </w:p>
        </w:tc>
        <w:tc>
          <w:tcPr>
            <w:tcW w:w="3420" w:type="dxa"/>
          </w:tcPr>
          <w:p w14:paraId="34D92993" w14:textId="77777777" w:rsidR="0068656E" w:rsidRPr="0068656E"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seperti yang dialami saudara saya itu kan dari perbuatan orang tua nya.</w:t>
            </w:r>
          </w:p>
        </w:tc>
      </w:tr>
      <w:tr w:rsidR="0068656E" w14:paraId="7BDF31BD" w14:textId="77777777" w:rsidTr="00011F94">
        <w:tc>
          <w:tcPr>
            <w:tcW w:w="570" w:type="dxa"/>
            <w:vAlign w:val="center"/>
          </w:tcPr>
          <w:p w14:paraId="0D1088A6" w14:textId="77777777" w:rsidR="0068656E" w:rsidRPr="0068656E"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r w:rsidR="0068656E">
              <w:rPr>
                <w:rFonts w:ascii="Times New Roman" w:hAnsi="Times New Roman" w:cs="Times New Roman"/>
                <w:sz w:val="24"/>
                <w:szCs w:val="24"/>
                <w:lang w:val="id-ID"/>
              </w:rPr>
              <w:t>.</w:t>
            </w:r>
          </w:p>
        </w:tc>
        <w:tc>
          <w:tcPr>
            <w:tcW w:w="3960" w:type="dxa"/>
          </w:tcPr>
          <w:p w14:paraId="4E56F03E" w14:textId="77777777" w:rsidR="0068656E" w:rsidRPr="0068656E" w:rsidRDefault="008816F8" w:rsidP="006B0D5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ketika </w:t>
            </w:r>
            <w:r w:rsidR="0027688F">
              <w:rPr>
                <w:rFonts w:ascii="Times New Roman" w:hAnsi="Times New Roman" w:cs="Times New Roman"/>
                <w:sz w:val="24"/>
                <w:szCs w:val="24"/>
                <w:lang w:val="id-ID"/>
              </w:rPr>
              <w:t>kerabat</w:t>
            </w:r>
            <w:r>
              <w:rPr>
                <w:rFonts w:ascii="Times New Roman" w:hAnsi="Times New Roman" w:cs="Times New Roman"/>
                <w:sz w:val="24"/>
                <w:szCs w:val="24"/>
                <w:lang w:val="id-ID"/>
              </w:rPr>
              <w:t>/keluarga</w:t>
            </w:r>
            <w:r w:rsidR="0027688F">
              <w:rPr>
                <w:rFonts w:ascii="Times New Roman" w:hAnsi="Times New Roman" w:cs="Times New Roman"/>
                <w:sz w:val="24"/>
                <w:szCs w:val="24"/>
                <w:lang w:val="id-ID"/>
              </w:rPr>
              <w:t xml:space="preserve"> anda mendapatkan kekeras</w:t>
            </w:r>
            <w:r w:rsidR="006B0D54">
              <w:rPr>
                <w:rFonts w:ascii="Times New Roman" w:hAnsi="Times New Roman" w:cs="Times New Roman"/>
                <w:sz w:val="24"/>
                <w:szCs w:val="24"/>
                <w:lang w:val="id-ID"/>
              </w:rPr>
              <w:t>an</w:t>
            </w:r>
            <w:r w:rsidR="0027688F">
              <w:rPr>
                <w:rFonts w:ascii="Times New Roman" w:hAnsi="Times New Roman" w:cs="Times New Roman"/>
                <w:sz w:val="24"/>
                <w:szCs w:val="24"/>
                <w:lang w:val="id-ID"/>
              </w:rPr>
              <w:t xml:space="preserve"> anda membantu melapor ?</w:t>
            </w:r>
            <w:r w:rsidR="005848E0">
              <w:rPr>
                <w:rFonts w:ascii="Times New Roman" w:hAnsi="Times New Roman" w:cs="Times New Roman"/>
                <w:sz w:val="24"/>
                <w:szCs w:val="24"/>
                <w:lang w:val="id-ID"/>
              </w:rPr>
              <w:t xml:space="preserve"> Dan apakah anda </w:t>
            </w:r>
            <w:r w:rsidR="00597D08">
              <w:rPr>
                <w:rFonts w:ascii="Times New Roman" w:hAnsi="Times New Roman" w:cs="Times New Roman"/>
                <w:sz w:val="24"/>
                <w:szCs w:val="24"/>
                <w:lang w:val="id-ID"/>
              </w:rPr>
              <w:t>melapor ke bidang</w:t>
            </w:r>
            <w:r w:rsidR="00EF4C71">
              <w:rPr>
                <w:rFonts w:ascii="Times New Roman" w:hAnsi="Times New Roman" w:cs="Times New Roman"/>
                <w:sz w:val="24"/>
                <w:szCs w:val="24"/>
                <w:lang w:val="id-ID"/>
              </w:rPr>
              <w:t xml:space="preserve"> pemberdayaan pe</w:t>
            </w:r>
            <w:r w:rsidR="00597D08">
              <w:rPr>
                <w:rFonts w:ascii="Times New Roman" w:hAnsi="Times New Roman" w:cs="Times New Roman"/>
                <w:sz w:val="24"/>
                <w:szCs w:val="24"/>
                <w:lang w:val="id-ID"/>
              </w:rPr>
              <w:t>rempuan dan perlindungan anak (</w:t>
            </w:r>
            <w:r w:rsidR="00EF4C71">
              <w:rPr>
                <w:rFonts w:ascii="Times New Roman" w:hAnsi="Times New Roman" w:cs="Times New Roman"/>
                <w:sz w:val="24"/>
                <w:szCs w:val="24"/>
                <w:lang w:val="id-ID"/>
              </w:rPr>
              <w:t>P2PA) Kota Tegal ?</w:t>
            </w:r>
          </w:p>
        </w:tc>
        <w:tc>
          <w:tcPr>
            <w:tcW w:w="3420" w:type="dxa"/>
          </w:tcPr>
          <w:p w14:paraId="784B4D3E" w14:textId="77777777" w:rsidR="0068656E" w:rsidRPr="0068656E"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saya membantu melapor secara langsung. Iya saya dan keluarga melapor ke dinas.</w:t>
            </w:r>
          </w:p>
        </w:tc>
      </w:tr>
      <w:tr w:rsidR="0068656E" w14:paraId="14E34116" w14:textId="77777777" w:rsidTr="00011F94">
        <w:tc>
          <w:tcPr>
            <w:tcW w:w="570" w:type="dxa"/>
            <w:vAlign w:val="center"/>
          </w:tcPr>
          <w:p w14:paraId="3C84275B" w14:textId="77777777" w:rsidR="0068656E" w:rsidRPr="0068656E"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r w:rsidR="0068656E">
              <w:rPr>
                <w:rFonts w:ascii="Times New Roman" w:hAnsi="Times New Roman" w:cs="Times New Roman"/>
                <w:sz w:val="24"/>
                <w:szCs w:val="24"/>
                <w:lang w:val="id-ID"/>
              </w:rPr>
              <w:t>.</w:t>
            </w:r>
          </w:p>
        </w:tc>
        <w:tc>
          <w:tcPr>
            <w:tcW w:w="3960" w:type="dxa"/>
          </w:tcPr>
          <w:p w14:paraId="34E6A61A" w14:textId="77777777" w:rsidR="0068656E" w:rsidRPr="0068656E" w:rsidRDefault="005848E0" w:rsidP="00E36A8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mana </w:t>
            </w:r>
            <w:r w:rsidR="00EF4C71">
              <w:rPr>
                <w:rFonts w:ascii="Times New Roman" w:hAnsi="Times New Roman" w:cs="Times New Roman"/>
                <w:sz w:val="24"/>
                <w:szCs w:val="24"/>
                <w:lang w:val="id-ID"/>
              </w:rPr>
              <w:t xml:space="preserve">anda mengetahui Dinas Pengendalian Penduduk dan Keluarga </w:t>
            </w:r>
            <w:r w:rsidR="00EF4C71">
              <w:rPr>
                <w:rFonts w:ascii="Times New Roman" w:hAnsi="Times New Roman" w:cs="Times New Roman"/>
                <w:sz w:val="24"/>
                <w:szCs w:val="24"/>
                <w:lang w:val="id-ID"/>
              </w:rPr>
              <w:lastRenderedPageBreak/>
              <w:t>Berencana, Pemberdayaan Perempuan dan Perlindungan Anak (DPPKBP2PA)</w:t>
            </w:r>
            <w:r w:rsidR="00011F94">
              <w:rPr>
                <w:rFonts w:ascii="Times New Roman" w:hAnsi="Times New Roman" w:cs="Times New Roman"/>
                <w:sz w:val="24"/>
                <w:szCs w:val="24"/>
                <w:lang w:val="id-ID"/>
              </w:rPr>
              <w:t xml:space="preserve"> Kota Tegal</w:t>
            </w:r>
            <w:r w:rsidR="00EF4C71">
              <w:rPr>
                <w:rFonts w:ascii="Times New Roman" w:hAnsi="Times New Roman" w:cs="Times New Roman"/>
                <w:sz w:val="24"/>
                <w:szCs w:val="24"/>
                <w:lang w:val="id-ID"/>
              </w:rPr>
              <w:t xml:space="preserve"> terutama Bi</w:t>
            </w:r>
            <w:r w:rsidR="00597D08">
              <w:rPr>
                <w:rFonts w:ascii="Times New Roman" w:hAnsi="Times New Roman" w:cs="Times New Roman"/>
                <w:sz w:val="24"/>
                <w:szCs w:val="24"/>
                <w:lang w:val="id-ID"/>
              </w:rPr>
              <w:t>dang</w:t>
            </w:r>
            <w:r w:rsidR="00EF4C71">
              <w:rPr>
                <w:rFonts w:ascii="Times New Roman" w:hAnsi="Times New Roman" w:cs="Times New Roman"/>
                <w:sz w:val="24"/>
                <w:szCs w:val="24"/>
                <w:lang w:val="id-ID"/>
              </w:rPr>
              <w:t xml:space="preserve"> Pemberdayaan Perempuan dan Perlindungan Anak </w:t>
            </w:r>
            <w:r w:rsidR="00597D08">
              <w:rPr>
                <w:rFonts w:ascii="Times New Roman" w:hAnsi="Times New Roman" w:cs="Times New Roman"/>
                <w:sz w:val="24"/>
                <w:szCs w:val="24"/>
                <w:lang w:val="id-ID"/>
              </w:rPr>
              <w:t>(</w:t>
            </w:r>
            <w:r w:rsidR="00011F94">
              <w:rPr>
                <w:rFonts w:ascii="Times New Roman" w:hAnsi="Times New Roman" w:cs="Times New Roman"/>
                <w:sz w:val="24"/>
                <w:szCs w:val="24"/>
                <w:lang w:val="id-ID"/>
              </w:rPr>
              <w:t xml:space="preserve">P2PA) </w:t>
            </w:r>
            <w:r w:rsidR="00E36A8C">
              <w:rPr>
                <w:rFonts w:ascii="Times New Roman" w:hAnsi="Times New Roman" w:cs="Times New Roman"/>
                <w:sz w:val="24"/>
                <w:szCs w:val="24"/>
                <w:lang w:val="id-ID"/>
              </w:rPr>
              <w:t>?</w:t>
            </w:r>
          </w:p>
        </w:tc>
        <w:tc>
          <w:tcPr>
            <w:tcW w:w="3420" w:type="dxa"/>
          </w:tcPr>
          <w:p w14:paraId="0F7EF755" w14:textId="77777777" w:rsidR="0068656E" w:rsidRPr="0068656E" w:rsidRDefault="005848E0"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aya mendapatkan informasi dari tetangga saya yang menjadi </w:t>
            </w:r>
            <w:r>
              <w:rPr>
                <w:rFonts w:ascii="Times New Roman" w:hAnsi="Times New Roman" w:cs="Times New Roman"/>
                <w:sz w:val="24"/>
                <w:szCs w:val="24"/>
                <w:lang w:val="id-ID"/>
              </w:rPr>
              <w:lastRenderedPageBreak/>
              <w:t>kader P2PA.</w:t>
            </w:r>
          </w:p>
        </w:tc>
      </w:tr>
      <w:tr w:rsidR="00EF4C71" w14:paraId="375329F2" w14:textId="77777777" w:rsidTr="00011F94">
        <w:tc>
          <w:tcPr>
            <w:tcW w:w="570" w:type="dxa"/>
            <w:vAlign w:val="center"/>
          </w:tcPr>
          <w:p w14:paraId="6D44AE39" w14:textId="77777777" w:rsidR="00EF4C71" w:rsidRDefault="00684D93"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9</w:t>
            </w:r>
            <w:r w:rsidR="00011F94">
              <w:rPr>
                <w:rFonts w:ascii="Times New Roman" w:hAnsi="Times New Roman" w:cs="Times New Roman"/>
                <w:sz w:val="24"/>
                <w:szCs w:val="24"/>
                <w:lang w:val="id-ID"/>
              </w:rPr>
              <w:t>.</w:t>
            </w:r>
          </w:p>
        </w:tc>
        <w:tc>
          <w:tcPr>
            <w:tcW w:w="3960" w:type="dxa"/>
          </w:tcPr>
          <w:p w14:paraId="7EDCBA9D" w14:textId="77777777" w:rsidR="00EF4C71" w:rsidRPr="0068656E" w:rsidRDefault="00E36A8C" w:rsidP="00E36A8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peran Dinas Pengendalian Penduduk dan Keluarga Berencana, Pemberdayaan Perempuan dan Perlindungan Anak (</w:t>
            </w:r>
            <w:r w:rsidR="00597D08">
              <w:rPr>
                <w:rFonts w:ascii="Times New Roman" w:hAnsi="Times New Roman" w:cs="Times New Roman"/>
                <w:sz w:val="24"/>
                <w:szCs w:val="24"/>
                <w:lang w:val="id-ID"/>
              </w:rPr>
              <w:t>DPPKBP2PA) terutama Bidang</w:t>
            </w:r>
            <w:r>
              <w:rPr>
                <w:rFonts w:ascii="Times New Roman" w:hAnsi="Times New Roman" w:cs="Times New Roman"/>
                <w:sz w:val="24"/>
                <w:szCs w:val="24"/>
                <w:lang w:val="id-ID"/>
              </w:rPr>
              <w:t xml:space="preserve"> Pemberdayaan Perempuan D</w:t>
            </w:r>
            <w:r w:rsidR="00597D08">
              <w:rPr>
                <w:rFonts w:ascii="Times New Roman" w:hAnsi="Times New Roman" w:cs="Times New Roman"/>
                <w:sz w:val="24"/>
                <w:szCs w:val="24"/>
                <w:lang w:val="id-ID"/>
              </w:rPr>
              <w:t>an Perlindungan Anak (</w:t>
            </w:r>
            <w:r>
              <w:rPr>
                <w:rFonts w:ascii="Times New Roman" w:hAnsi="Times New Roman" w:cs="Times New Roman"/>
                <w:sz w:val="24"/>
                <w:szCs w:val="24"/>
                <w:lang w:val="id-ID"/>
              </w:rPr>
              <w:t>P2PA) dapat memberikan perlindungan terhadap anak korban kekerasan ?</w:t>
            </w:r>
          </w:p>
        </w:tc>
        <w:tc>
          <w:tcPr>
            <w:tcW w:w="3420" w:type="dxa"/>
          </w:tcPr>
          <w:p w14:paraId="74F00740" w14:textId="77777777" w:rsidR="00EF4C71" w:rsidRPr="0068656E" w:rsidRDefault="009C4DAC"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saya mengetahui.</w:t>
            </w:r>
          </w:p>
        </w:tc>
      </w:tr>
      <w:tr w:rsidR="00EF4C71" w14:paraId="40B08C81" w14:textId="77777777" w:rsidTr="00011F94">
        <w:tc>
          <w:tcPr>
            <w:tcW w:w="570" w:type="dxa"/>
            <w:vAlign w:val="center"/>
          </w:tcPr>
          <w:p w14:paraId="0C7D00F5" w14:textId="77777777" w:rsidR="00EF4C71" w:rsidRDefault="009C4DAC"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r w:rsidR="00011F94">
              <w:rPr>
                <w:rFonts w:ascii="Times New Roman" w:hAnsi="Times New Roman" w:cs="Times New Roman"/>
                <w:sz w:val="24"/>
                <w:szCs w:val="24"/>
                <w:lang w:val="id-ID"/>
              </w:rPr>
              <w:t>.</w:t>
            </w:r>
          </w:p>
        </w:tc>
        <w:tc>
          <w:tcPr>
            <w:tcW w:w="3960" w:type="dxa"/>
          </w:tcPr>
          <w:p w14:paraId="329A7AE4" w14:textId="77777777" w:rsidR="00EF4C71" w:rsidRPr="0068656E" w:rsidRDefault="00597D08" w:rsidP="00E517E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menurut anda peran Bidang</w:t>
            </w:r>
            <w:r w:rsidR="00E517E2">
              <w:rPr>
                <w:rFonts w:ascii="Times New Roman" w:hAnsi="Times New Roman" w:cs="Times New Roman"/>
                <w:sz w:val="24"/>
                <w:szCs w:val="24"/>
                <w:lang w:val="id-ID"/>
              </w:rPr>
              <w:t xml:space="preserve"> Pemberdayaan Pe</w:t>
            </w:r>
            <w:r>
              <w:rPr>
                <w:rFonts w:ascii="Times New Roman" w:hAnsi="Times New Roman" w:cs="Times New Roman"/>
                <w:sz w:val="24"/>
                <w:szCs w:val="24"/>
                <w:lang w:val="id-ID"/>
              </w:rPr>
              <w:t>rempuan dan Perlindungan Anak (</w:t>
            </w:r>
            <w:r w:rsidR="00E517E2">
              <w:rPr>
                <w:rFonts w:ascii="Times New Roman" w:hAnsi="Times New Roman" w:cs="Times New Roman"/>
                <w:sz w:val="24"/>
                <w:szCs w:val="24"/>
                <w:lang w:val="id-ID"/>
              </w:rPr>
              <w:t>P2PA) dalam menangani tindakan kekerasan terhadap anak sudah terlaksana dengan baik ?</w:t>
            </w:r>
          </w:p>
        </w:tc>
        <w:tc>
          <w:tcPr>
            <w:tcW w:w="3420" w:type="dxa"/>
          </w:tcPr>
          <w:p w14:paraId="6B694608" w14:textId="77777777" w:rsidR="00EF4C71" w:rsidRPr="0068656E" w:rsidRDefault="009C4DAC"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udah karena ketika saudara saya melapor mereka bekerja dengan baik dan melayani den</w:t>
            </w:r>
            <w:r w:rsidR="00A6175D">
              <w:rPr>
                <w:rFonts w:ascii="Times New Roman" w:hAnsi="Times New Roman" w:cs="Times New Roman"/>
                <w:sz w:val="24"/>
                <w:szCs w:val="24"/>
                <w:lang w:val="id-ID"/>
              </w:rPr>
              <w:t>gan baik kasus kekerasan yang di</w:t>
            </w:r>
            <w:r>
              <w:rPr>
                <w:rFonts w:ascii="Times New Roman" w:hAnsi="Times New Roman" w:cs="Times New Roman"/>
                <w:sz w:val="24"/>
                <w:szCs w:val="24"/>
                <w:lang w:val="id-ID"/>
              </w:rPr>
              <w:t>alami saudara saya.</w:t>
            </w:r>
          </w:p>
        </w:tc>
      </w:tr>
      <w:tr w:rsidR="00E36A8C" w14:paraId="3412C016" w14:textId="77777777" w:rsidTr="00011F94">
        <w:tc>
          <w:tcPr>
            <w:tcW w:w="570" w:type="dxa"/>
            <w:vAlign w:val="center"/>
          </w:tcPr>
          <w:p w14:paraId="500B0468" w14:textId="77777777" w:rsidR="00E36A8C" w:rsidRDefault="009C4DAC" w:rsidP="00011F9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r w:rsidR="00011F94">
              <w:rPr>
                <w:rFonts w:ascii="Times New Roman" w:hAnsi="Times New Roman" w:cs="Times New Roman"/>
                <w:sz w:val="24"/>
                <w:szCs w:val="24"/>
                <w:lang w:val="id-ID"/>
              </w:rPr>
              <w:t>.</w:t>
            </w:r>
          </w:p>
        </w:tc>
        <w:tc>
          <w:tcPr>
            <w:tcW w:w="3960" w:type="dxa"/>
          </w:tcPr>
          <w:p w14:paraId="51B4F7ED" w14:textId="77777777" w:rsidR="00E36A8C" w:rsidRPr="0068656E" w:rsidRDefault="00597D08" w:rsidP="00E517E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ran anda untuk Bidang</w:t>
            </w:r>
            <w:r w:rsidR="00E517E2">
              <w:rPr>
                <w:rFonts w:ascii="Times New Roman" w:hAnsi="Times New Roman" w:cs="Times New Roman"/>
                <w:sz w:val="24"/>
                <w:szCs w:val="24"/>
                <w:lang w:val="id-ID"/>
              </w:rPr>
              <w:t xml:space="preserve"> Pemberdayaan Pe</w:t>
            </w:r>
            <w:r>
              <w:rPr>
                <w:rFonts w:ascii="Times New Roman" w:hAnsi="Times New Roman" w:cs="Times New Roman"/>
                <w:sz w:val="24"/>
                <w:szCs w:val="24"/>
                <w:lang w:val="id-ID"/>
              </w:rPr>
              <w:t xml:space="preserve">rempuan dan </w:t>
            </w:r>
            <w:r>
              <w:rPr>
                <w:rFonts w:ascii="Times New Roman" w:hAnsi="Times New Roman" w:cs="Times New Roman"/>
                <w:sz w:val="24"/>
                <w:szCs w:val="24"/>
                <w:lang w:val="id-ID"/>
              </w:rPr>
              <w:lastRenderedPageBreak/>
              <w:t>Perlindungan Anak (</w:t>
            </w:r>
            <w:r w:rsidR="00E517E2">
              <w:rPr>
                <w:rFonts w:ascii="Times New Roman" w:hAnsi="Times New Roman" w:cs="Times New Roman"/>
                <w:sz w:val="24"/>
                <w:szCs w:val="24"/>
                <w:lang w:val="id-ID"/>
              </w:rPr>
              <w:t>P2PA) dalam menangani tindakan kekerasan terhadap anak ?</w:t>
            </w:r>
          </w:p>
        </w:tc>
        <w:tc>
          <w:tcPr>
            <w:tcW w:w="3420" w:type="dxa"/>
          </w:tcPr>
          <w:p w14:paraId="26981963" w14:textId="77777777" w:rsidR="00E36A8C" w:rsidRPr="0068656E" w:rsidRDefault="009C4DAC" w:rsidP="009C4DAC">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ebih memberikan pelayanan yang baik dan terus </w:t>
            </w:r>
            <w:r>
              <w:rPr>
                <w:rFonts w:ascii="Times New Roman" w:hAnsi="Times New Roman" w:cs="Times New Roman"/>
                <w:sz w:val="24"/>
                <w:szCs w:val="24"/>
                <w:lang w:val="id-ID"/>
              </w:rPr>
              <w:lastRenderedPageBreak/>
              <w:t>mensosialisasi khusus untuk orang tua atau calon orang tua  tentang penting nya memberikan kasih sayang kepada anak dan menjaga perkembangan anak.</w:t>
            </w:r>
          </w:p>
        </w:tc>
      </w:tr>
    </w:tbl>
    <w:p w14:paraId="4E5FCCA8" w14:textId="77777777" w:rsidR="00863039" w:rsidRDefault="00863039" w:rsidP="00455691">
      <w:pPr>
        <w:spacing w:line="480" w:lineRule="auto"/>
        <w:rPr>
          <w:rFonts w:ascii="Times New Roman" w:hAnsi="Times New Roman" w:cs="Times New Roman"/>
          <w:b/>
          <w:sz w:val="24"/>
          <w:szCs w:val="24"/>
          <w:lang w:val="id-ID"/>
        </w:rPr>
      </w:pPr>
    </w:p>
    <w:p w14:paraId="4C3B1981" w14:textId="77777777" w:rsidR="003C60FF" w:rsidRDefault="003C60FF" w:rsidP="00455691">
      <w:pPr>
        <w:spacing w:line="480" w:lineRule="auto"/>
        <w:rPr>
          <w:rFonts w:ascii="Times New Roman" w:hAnsi="Times New Roman" w:cs="Times New Roman"/>
          <w:b/>
          <w:sz w:val="24"/>
          <w:szCs w:val="24"/>
          <w:lang w:val="id-ID"/>
        </w:rPr>
      </w:pPr>
    </w:p>
    <w:p w14:paraId="124E46DA" w14:textId="77777777" w:rsidR="00CB3B84" w:rsidRDefault="00CB3B84" w:rsidP="00455691">
      <w:pPr>
        <w:spacing w:line="480" w:lineRule="auto"/>
        <w:rPr>
          <w:rFonts w:ascii="Times New Roman" w:hAnsi="Times New Roman" w:cs="Times New Roman"/>
          <w:b/>
          <w:sz w:val="24"/>
          <w:szCs w:val="24"/>
          <w:lang w:val="id-ID"/>
        </w:rPr>
      </w:pPr>
    </w:p>
    <w:p w14:paraId="6000DCA1" w14:textId="77777777" w:rsidR="00CB3B84" w:rsidRDefault="00CB3B84" w:rsidP="00455691">
      <w:pPr>
        <w:spacing w:line="480" w:lineRule="auto"/>
        <w:rPr>
          <w:rFonts w:ascii="Times New Roman" w:hAnsi="Times New Roman" w:cs="Times New Roman"/>
          <w:b/>
          <w:sz w:val="24"/>
          <w:szCs w:val="24"/>
          <w:lang w:val="id-ID"/>
        </w:rPr>
      </w:pPr>
    </w:p>
    <w:p w14:paraId="1C1CF89D" w14:textId="77777777" w:rsidR="00CB3B84" w:rsidRDefault="00CB3B84" w:rsidP="00455691">
      <w:pPr>
        <w:spacing w:line="480" w:lineRule="auto"/>
        <w:rPr>
          <w:rFonts w:ascii="Times New Roman" w:hAnsi="Times New Roman" w:cs="Times New Roman"/>
          <w:b/>
          <w:sz w:val="24"/>
          <w:szCs w:val="24"/>
          <w:lang w:val="id-ID"/>
        </w:rPr>
      </w:pPr>
    </w:p>
    <w:p w14:paraId="1E7A56A2" w14:textId="77777777" w:rsidR="00C07A36" w:rsidRDefault="00C07A36" w:rsidP="00455691">
      <w:pPr>
        <w:spacing w:line="480" w:lineRule="auto"/>
        <w:rPr>
          <w:rFonts w:ascii="Times New Roman" w:hAnsi="Times New Roman" w:cs="Times New Roman"/>
          <w:b/>
          <w:sz w:val="24"/>
          <w:szCs w:val="24"/>
          <w:lang w:val="id-ID"/>
        </w:rPr>
      </w:pPr>
    </w:p>
    <w:p w14:paraId="565A5626" w14:textId="77777777" w:rsidR="00684D93" w:rsidRDefault="00684D93" w:rsidP="00455691">
      <w:pPr>
        <w:spacing w:line="480" w:lineRule="auto"/>
        <w:rPr>
          <w:rFonts w:ascii="Times New Roman" w:hAnsi="Times New Roman" w:cs="Times New Roman"/>
          <w:b/>
          <w:sz w:val="24"/>
          <w:szCs w:val="24"/>
          <w:lang w:val="id-ID"/>
        </w:rPr>
      </w:pPr>
    </w:p>
    <w:p w14:paraId="62A7CCB7" w14:textId="77777777" w:rsidR="00CF78AC" w:rsidRDefault="00CF78AC" w:rsidP="00455691">
      <w:pPr>
        <w:spacing w:line="480" w:lineRule="auto"/>
        <w:rPr>
          <w:rFonts w:ascii="Times New Roman" w:hAnsi="Times New Roman" w:cs="Times New Roman"/>
          <w:b/>
          <w:sz w:val="24"/>
          <w:szCs w:val="24"/>
          <w:lang w:val="id-ID"/>
        </w:rPr>
      </w:pPr>
    </w:p>
    <w:p w14:paraId="5A656B4F" w14:textId="77777777" w:rsidR="00CF78AC" w:rsidRDefault="00CF78AC" w:rsidP="00455691">
      <w:pPr>
        <w:spacing w:line="480" w:lineRule="auto"/>
        <w:rPr>
          <w:rFonts w:ascii="Times New Roman" w:hAnsi="Times New Roman" w:cs="Times New Roman"/>
          <w:b/>
          <w:sz w:val="24"/>
          <w:szCs w:val="24"/>
          <w:lang w:val="id-ID"/>
        </w:rPr>
      </w:pPr>
    </w:p>
    <w:p w14:paraId="7FD2A5F0" w14:textId="77777777" w:rsidR="00CF78AC" w:rsidRDefault="00CF78AC" w:rsidP="00455691">
      <w:pPr>
        <w:spacing w:line="480" w:lineRule="auto"/>
        <w:rPr>
          <w:rFonts w:ascii="Times New Roman" w:hAnsi="Times New Roman" w:cs="Times New Roman"/>
          <w:b/>
          <w:sz w:val="24"/>
          <w:szCs w:val="24"/>
          <w:lang w:val="id-ID"/>
        </w:rPr>
      </w:pPr>
    </w:p>
    <w:p w14:paraId="4F34EC23" w14:textId="77777777" w:rsidR="00CF78AC" w:rsidRDefault="00CF78AC" w:rsidP="00455691">
      <w:pPr>
        <w:spacing w:line="480" w:lineRule="auto"/>
        <w:rPr>
          <w:rFonts w:ascii="Times New Roman" w:hAnsi="Times New Roman" w:cs="Times New Roman"/>
          <w:b/>
          <w:sz w:val="24"/>
          <w:szCs w:val="24"/>
          <w:lang w:val="id-ID"/>
        </w:rPr>
      </w:pPr>
    </w:p>
    <w:p w14:paraId="3C53CF9C" w14:textId="77777777" w:rsidR="00D327BA" w:rsidRDefault="00D327BA" w:rsidP="00455691">
      <w:pPr>
        <w:spacing w:line="480" w:lineRule="auto"/>
        <w:rPr>
          <w:rFonts w:ascii="Times New Roman" w:hAnsi="Times New Roman" w:cs="Times New Roman"/>
          <w:b/>
          <w:sz w:val="24"/>
          <w:szCs w:val="24"/>
          <w:lang w:val="id-ID"/>
        </w:rPr>
      </w:pPr>
    </w:p>
    <w:p w14:paraId="765065CA" w14:textId="77777777" w:rsidR="00566050" w:rsidRDefault="00566050" w:rsidP="00455691">
      <w:pPr>
        <w:spacing w:line="480" w:lineRule="auto"/>
        <w:rPr>
          <w:rFonts w:ascii="Times New Roman" w:hAnsi="Times New Roman" w:cs="Times New Roman"/>
          <w:b/>
          <w:sz w:val="24"/>
          <w:szCs w:val="24"/>
          <w:lang w:val="id-ID"/>
        </w:rPr>
      </w:pPr>
    </w:p>
    <w:p w14:paraId="055DF996" w14:textId="77777777" w:rsidR="005253CB" w:rsidRDefault="005253CB" w:rsidP="005253CB">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013CA512" w14:textId="77777777" w:rsidR="005253CB" w:rsidRDefault="005253CB" w:rsidP="005253CB">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0E955226" w14:textId="77777777" w:rsidR="005253CB" w:rsidRDefault="005253CB" w:rsidP="005253CB">
      <w:pPr>
        <w:tabs>
          <w:tab w:val="left" w:pos="3069"/>
          <w:tab w:val="left" w:pos="3429"/>
        </w:tabs>
        <w:spacing w:line="480" w:lineRule="auto"/>
        <w:ind w:left="3420" w:hanging="3420"/>
        <w:rPr>
          <w:rFonts w:ascii="Times New Roman" w:hAnsi="Times New Roman" w:cs="Times New Roman"/>
          <w:sz w:val="24"/>
          <w:szCs w:val="24"/>
          <w:lang w:val="id-ID"/>
        </w:rPr>
      </w:pPr>
      <w:r>
        <w:rPr>
          <w:rFonts w:ascii="Times New Roman" w:hAnsi="Times New Roman" w:cs="Times New Roman"/>
          <w:sz w:val="24"/>
          <w:szCs w:val="24"/>
          <w:lang w:val="id-ID"/>
        </w:rPr>
        <w:t>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Kerabat / Keluarga Korban (terdata di Bidang P2PA Kota Tegal )</w:t>
      </w:r>
    </w:p>
    <w:p w14:paraId="117D2E89" w14:textId="77777777" w:rsidR="005253CB" w:rsidRDefault="005253CB" w:rsidP="005253CB">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sidR="002D6772">
        <w:rPr>
          <w:rFonts w:ascii="Times New Roman" w:hAnsi="Times New Roman" w:cs="Times New Roman"/>
          <w:sz w:val="24"/>
          <w:szCs w:val="24"/>
          <w:lang w:val="id-ID"/>
        </w:rPr>
        <w:tab/>
        <w:t>Suharti</w:t>
      </w:r>
    </w:p>
    <w:p w14:paraId="0A6EFBA0" w14:textId="77777777" w:rsidR="005253CB" w:rsidRDefault="005253CB" w:rsidP="005253CB">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F55C78">
        <w:rPr>
          <w:rFonts w:ascii="Times New Roman" w:hAnsi="Times New Roman" w:cs="Times New Roman"/>
          <w:sz w:val="24"/>
          <w:szCs w:val="24"/>
          <w:lang w:val="id-ID"/>
        </w:rPr>
        <w:tab/>
      </w:r>
      <w:r w:rsidR="00595C2D">
        <w:rPr>
          <w:rFonts w:ascii="Times New Roman" w:hAnsi="Times New Roman" w:cs="Times New Roman"/>
          <w:sz w:val="24"/>
          <w:szCs w:val="24"/>
          <w:lang w:val="id-ID"/>
        </w:rPr>
        <w:t xml:space="preserve">Jumat, 7 </w:t>
      </w:r>
      <w:r w:rsidR="00F55C78">
        <w:rPr>
          <w:rFonts w:ascii="Times New Roman" w:hAnsi="Times New Roman" w:cs="Times New Roman"/>
          <w:sz w:val="24"/>
          <w:szCs w:val="24"/>
          <w:lang w:val="id-ID"/>
        </w:rPr>
        <w:t>Juli 2023</w:t>
      </w:r>
    </w:p>
    <w:p w14:paraId="5EB7EDA5" w14:textId="77777777" w:rsidR="00471DB3" w:rsidRDefault="005253CB" w:rsidP="005253CB">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471DB3">
        <w:rPr>
          <w:rFonts w:ascii="Times New Roman" w:hAnsi="Times New Roman" w:cs="Times New Roman"/>
          <w:sz w:val="24"/>
          <w:szCs w:val="24"/>
          <w:lang w:val="id-ID"/>
        </w:rPr>
        <w:tab/>
        <w:t xml:space="preserve">11 : 00 – Selesai </w:t>
      </w:r>
    </w:p>
    <w:p w14:paraId="5124C432" w14:textId="77777777" w:rsidR="005253CB" w:rsidRPr="008816F8" w:rsidRDefault="005253CB" w:rsidP="005253CB">
      <w:pPr>
        <w:tabs>
          <w:tab w:val="left" w:pos="3069"/>
          <w:tab w:val="left" w:pos="3429"/>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t>Kelurahan Panggung Kec. Tegal Timur</w:t>
      </w:r>
    </w:p>
    <w:tbl>
      <w:tblPr>
        <w:tblStyle w:val="TableGrid"/>
        <w:tblW w:w="0" w:type="auto"/>
        <w:tblInd w:w="108" w:type="dxa"/>
        <w:tblLook w:val="04A0" w:firstRow="1" w:lastRow="0" w:firstColumn="1" w:lastColumn="0" w:noHBand="0" w:noVBand="1"/>
      </w:tblPr>
      <w:tblGrid>
        <w:gridCol w:w="570"/>
        <w:gridCol w:w="3960"/>
        <w:gridCol w:w="3420"/>
      </w:tblGrid>
      <w:tr w:rsidR="005253CB" w14:paraId="337A94B1" w14:textId="77777777" w:rsidTr="008D3934">
        <w:trPr>
          <w:tblHeader/>
        </w:trPr>
        <w:tc>
          <w:tcPr>
            <w:tcW w:w="570" w:type="dxa"/>
            <w:vAlign w:val="center"/>
          </w:tcPr>
          <w:p w14:paraId="0A878DE1" w14:textId="77777777" w:rsidR="005253CB" w:rsidRPr="00863039"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60" w:type="dxa"/>
            <w:vAlign w:val="center"/>
          </w:tcPr>
          <w:p w14:paraId="0D5AB0CE" w14:textId="77777777" w:rsidR="005253CB" w:rsidRPr="00863039"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20" w:type="dxa"/>
            <w:vAlign w:val="center"/>
          </w:tcPr>
          <w:p w14:paraId="6B3D8DEC" w14:textId="77777777" w:rsidR="005253CB" w:rsidRPr="00863039"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5253CB" w14:paraId="20302D7B" w14:textId="77777777" w:rsidTr="008D3934">
        <w:tc>
          <w:tcPr>
            <w:tcW w:w="570" w:type="dxa"/>
            <w:vAlign w:val="center"/>
          </w:tcPr>
          <w:p w14:paraId="00A70AD1" w14:textId="77777777" w:rsidR="005253CB" w:rsidRPr="0068656E"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60" w:type="dxa"/>
          </w:tcPr>
          <w:p w14:paraId="2356B677" w14:textId="77777777" w:rsidR="002D6772" w:rsidRDefault="002D6772" w:rsidP="002D677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 anda apa yang dimaksud dengan tindakan kekerasan terhadap anak?</w:t>
            </w:r>
          </w:p>
          <w:p w14:paraId="50A2B219" w14:textId="77777777" w:rsidR="005253CB" w:rsidRPr="0068656E" w:rsidRDefault="005253CB" w:rsidP="008D3934">
            <w:pPr>
              <w:spacing w:line="480" w:lineRule="auto"/>
              <w:jc w:val="both"/>
              <w:rPr>
                <w:rFonts w:ascii="Times New Roman" w:hAnsi="Times New Roman" w:cs="Times New Roman"/>
                <w:sz w:val="24"/>
                <w:szCs w:val="24"/>
                <w:lang w:val="id-ID"/>
              </w:rPr>
            </w:pPr>
          </w:p>
        </w:tc>
        <w:tc>
          <w:tcPr>
            <w:tcW w:w="3420" w:type="dxa"/>
          </w:tcPr>
          <w:p w14:paraId="0C973746" w14:textId="77777777" w:rsidR="005253CB" w:rsidRPr="005848E0" w:rsidRDefault="00645696"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buatan keji yang tidak patut dilakukan kepada anak – anak.</w:t>
            </w:r>
          </w:p>
        </w:tc>
      </w:tr>
      <w:tr w:rsidR="005253CB" w14:paraId="0589E99A" w14:textId="77777777" w:rsidTr="008D3934">
        <w:tc>
          <w:tcPr>
            <w:tcW w:w="570" w:type="dxa"/>
            <w:vAlign w:val="center"/>
          </w:tcPr>
          <w:p w14:paraId="734D923C" w14:textId="77777777" w:rsidR="005253CB" w:rsidRPr="0068656E"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60" w:type="dxa"/>
          </w:tcPr>
          <w:p w14:paraId="01EFFDBD"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bahwa tindakan kekerasan terhadap anak merupakan tindakan kejahatan ?</w:t>
            </w:r>
          </w:p>
        </w:tc>
        <w:tc>
          <w:tcPr>
            <w:tcW w:w="3420" w:type="dxa"/>
          </w:tcPr>
          <w:p w14:paraId="6EE5EB89" w14:textId="77777777" w:rsidR="005253CB" w:rsidRPr="0068656E" w:rsidRDefault="00677BF3"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mengetahui, karena itu perbuatan yang sangat tidak baik.</w:t>
            </w:r>
          </w:p>
        </w:tc>
      </w:tr>
      <w:tr w:rsidR="005253CB" w14:paraId="3545FF5A" w14:textId="77777777" w:rsidTr="008D3934">
        <w:tc>
          <w:tcPr>
            <w:tcW w:w="570" w:type="dxa"/>
            <w:vAlign w:val="center"/>
          </w:tcPr>
          <w:p w14:paraId="16D362AF" w14:textId="77777777" w:rsidR="005253CB" w:rsidRPr="0068656E"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60" w:type="dxa"/>
          </w:tcPr>
          <w:p w14:paraId="467D8DB8"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tanggapan anda ketika kerabat/keluarga anda mendapatkan tindakan kekerasan ? Dan apa yang anda lakukan ketika kerabat/keluarga  </w:t>
            </w:r>
            <w:r>
              <w:rPr>
                <w:rFonts w:ascii="Times New Roman" w:hAnsi="Times New Roman" w:cs="Times New Roman"/>
                <w:sz w:val="24"/>
                <w:szCs w:val="24"/>
                <w:lang w:val="id-ID"/>
              </w:rPr>
              <w:lastRenderedPageBreak/>
              <w:t>anda mendapatkan tindakan kekerasan ?</w:t>
            </w:r>
          </w:p>
        </w:tc>
        <w:tc>
          <w:tcPr>
            <w:tcW w:w="3420" w:type="dxa"/>
          </w:tcPr>
          <w:p w14:paraId="59B2A3E2" w14:textId="77777777" w:rsidR="005253CB" w:rsidRPr="0068656E" w:rsidRDefault="00645696"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aya tidak menyangka kalo </w:t>
            </w:r>
            <w:r w:rsidR="008D3934">
              <w:rPr>
                <w:rFonts w:ascii="Times New Roman" w:hAnsi="Times New Roman" w:cs="Times New Roman"/>
                <w:sz w:val="24"/>
                <w:szCs w:val="24"/>
                <w:lang w:val="id-ID"/>
              </w:rPr>
              <w:t>anak</w:t>
            </w:r>
            <w:r>
              <w:rPr>
                <w:rFonts w:ascii="Times New Roman" w:hAnsi="Times New Roman" w:cs="Times New Roman"/>
                <w:sz w:val="24"/>
                <w:szCs w:val="24"/>
                <w:lang w:val="id-ID"/>
              </w:rPr>
              <w:t xml:space="preserve"> saya mengalaminya yang sampai akhirnya </w:t>
            </w:r>
            <w:r w:rsidR="008D3934">
              <w:rPr>
                <w:rFonts w:ascii="Times New Roman" w:hAnsi="Times New Roman" w:cs="Times New Roman"/>
                <w:sz w:val="24"/>
                <w:szCs w:val="24"/>
                <w:lang w:val="id-ID"/>
              </w:rPr>
              <w:t xml:space="preserve">anak </w:t>
            </w:r>
            <w:r w:rsidR="00C055CA">
              <w:rPr>
                <w:rFonts w:ascii="Times New Roman" w:hAnsi="Times New Roman" w:cs="Times New Roman"/>
                <w:sz w:val="24"/>
                <w:szCs w:val="24"/>
                <w:lang w:val="id-ID"/>
              </w:rPr>
              <w:t>saya me</w:t>
            </w:r>
            <w:r>
              <w:rPr>
                <w:rFonts w:ascii="Times New Roman" w:hAnsi="Times New Roman" w:cs="Times New Roman"/>
                <w:sz w:val="24"/>
                <w:szCs w:val="24"/>
                <w:lang w:val="id-ID"/>
              </w:rPr>
              <w:t xml:space="preserve">ngalami trauma dan akhirnya pelaku </w:t>
            </w:r>
            <w:r>
              <w:rPr>
                <w:rFonts w:ascii="Times New Roman" w:hAnsi="Times New Roman" w:cs="Times New Roman"/>
                <w:sz w:val="24"/>
                <w:szCs w:val="24"/>
                <w:lang w:val="id-ID"/>
              </w:rPr>
              <w:lastRenderedPageBreak/>
              <w:t xml:space="preserve">dilaporkan karena kami juga tidak terima atas perbuatan </w:t>
            </w:r>
            <w:r w:rsidR="008B51CC">
              <w:rPr>
                <w:rFonts w:ascii="Times New Roman" w:hAnsi="Times New Roman" w:cs="Times New Roman"/>
                <w:sz w:val="24"/>
                <w:szCs w:val="24"/>
                <w:lang w:val="id-ID"/>
              </w:rPr>
              <w:t>pelaku walaupun awalnya saya dan keluarga malu tapi kalo gak lapor juga kasian anak saya (korban).</w:t>
            </w:r>
          </w:p>
        </w:tc>
      </w:tr>
      <w:tr w:rsidR="005253CB" w14:paraId="5BC79643" w14:textId="77777777" w:rsidTr="008D3934">
        <w:tc>
          <w:tcPr>
            <w:tcW w:w="570" w:type="dxa"/>
            <w:vAlign w:val="center"/>
          </w:tcPr>
          <w:p w14:paraId="5961E8E6" w14:textId="77777777" w:rsidR="005253CB"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3960" w:type="dxa"/>
          </w:tcPr>
          <w:p w14:paraId="1C30AB27" w14:textId="77777777" w:rsidR="005253CB"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jenis kekerasan yang diperoleh dari kerabat/keluarga anda ?</w:t>
            </w:r>
          </w:p>
        </w:tc>
        <w:tc>
          <w:tcPr>
            <w:tcW w:w="3420" w:type="dxa"/>
          </w:tcPr>
          <w:p w14:paraId="1222CAB7" w14:textId="77777777" w:rsidR="005253CB" w:rsidRPr="0068656E" w:rsidRDefault="00645696"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kerasan pelecehan seksual.</w:t>
            </w:r>
          </w:p>
        </w:tc>
      </w:tr>
      <w:tr w:rsidR="005253CB" w14:paraId="08E2F7B8" w14:textId="77777777" w:rsidTr="008D3934">
        <w:tc>
          <w:tcPr>
            <w:tcW w:w="570" w:type="dxa"/>
            <w:vAlign w:val="center"/>
          </w:tcPr>
          <w:p w14:paraId="12DC62A2" w14:textId="77777777" w:rsidR="005253CB" w:rsidRPr="0068656E"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60" w:type="dxa"/>
          </w:tcPr>
          <w:p w14:paraId="2BC08F9C"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ika anda mengetahui bahwa kerabat/keluarga anda mendapatkan tindakan kekerasan, apakah anda menutup – nutupi kasus tersebut ?</w:t>
            </w:r>
          </w:p>
        </w:tc>
        <w:tc>
          <w:tcPr>
            <w:tcW w:w="3420" w:type="dxa"/>
          </w:tcPr>
          <w:p w14:paraId="15521457" w14:textId="77777777" w:rsidR="005253CB" w:rsidRPr="0068656E" w:rsidRDefault="00645696"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dak karena kami tidak terima dan takut nya pelaku lebih semena – mena akhirnya kita laporkan.</w:t>
            </w:r>
          </w:p>
        </w:tc>
      </w:tr>
      <w:tr w:rsidR="005253CB" w14:paraId="1FAE7AB8" w14:textId="77777777" w:rsidTr="008D3934">
        <w:tc>
          <w:tcPr>
            <w:tcW w:w="570" w:type="dxa"/>
            <w:vAlign w:val="center"/>
          </w:tcPr>
          <w:p w14:paraId="06460478" w14:textId="77777777" w:rsidR="005253CB" w:rsidRPr="0068656E"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3960" w:type="dxa"/>
          </w:tcPr>
          <w:p w14:paraId="47263307"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percaya bahwa kekerasan terhadap anak bisa didapatkan dari orang terdekat, seperti ayahnya sendiri ?</w:t>
            </w:r>
          </w:p>
        </w:tc>
        <w:tc>
          <w:tcPr>
            <w:tcW w:w="3420" w:type="dxa"/>
          </w:tcPr>
          <w:p w14:paraId="1F807FAB" w14:textId="77777777" w:rsidR="005253CB" w:rsidRPr="0068656E" w:rsidRDefault="005253CB" w:rsidP="00645696">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ya, </w:t>
            </w:r>
            <w:r w:rsidR="00645696">
              <w:rPr>
                <w:rFonts w:ascii="Times New Roman" w:hAnsi="Times New Roman" w:cs="Times New Roman"/>
                <w:sz w:val="24"/>
                <w:szCs w:val="24"/>
                <w:lang w:val="id-ID"/>
              </w:rPr>
              <w:t xml:space="preserve">karena </w:t>
            </w:r>
            <w:r w:rsidR="008D3934">
              <w:rPr>
                <w:rFonts w:ascii="Times New Roman" w:hAnsi="Times New Roman" w:cs="Times New Roman"/>
                <w:sz w:val="24"/>
                <w:szCs w:val="24"/>
                <w:lang w:val="id-ID"/>
              </w:rPr>
              <w:t xml:space="preserve">anak saya mengalami pelecehan </w:t>
            </w:r>
            <w:r w:rsidR="00CE3EA4">
              <w:rPr>
                <w:rFonts w:ascii="Times New Roman" w:hAnsi="Times New Roman" w:cs="Times New Roman"/>
                <w:sz w:val="24"/>
                <w:szCs w:val="24"/>
                <w:lang w:val="id-ID"/>
              </w:rPr>
              <w:t>juga pelaku nya suami saya sendiri atau ayah tiri anak saya.</w:t>
            </w:r>
            <w:r w:rsidR="00645696">
              <w:rPr>
                <w:rFonts w:ascii="Times New Roman" w:hAnsi="Times New Roman" w:cs="Times New Roman"/>
                <w:sz w:val="24"/>
                <w:szCs w:val="24"/>
                <w:lang w:val="id-ID"/>
              </w:rPr>
              <w:t>.</w:t>
            </w:r>
          </w:p>
        </w:tc>
      </w:tr>
      <w:tr w:rsidR="005253CB" w14:paraId="13A8F5E8" w14:textId="77777777" w:rsidTr="008D3934">
        <w:tc>
          <w:tcPr>
            <w:tcW w:w="570" w:type="dxa"/>
            <w:vAlign w:val="center"/>
          </w:tcPr>
          <w:p w14:paraId="03A6B625" w14:textId="77777777" w:rsidR="005253CB" w:rsidRPr="0068656E"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3960" w:type="dxa"/>
          </w:tcPr>
          <w:p w14:paraId="2DA65FFE"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ketika kerabat/keluarga anda mendapatkan kekerasan anda membantu melapor ? Dan apakah anda melapor ke bidang pemberdayaan perempuan dan perlindungan anak (P2PA) Kota Tegal ?</w:t>
            </w:r>
          </w:p>
        </w:tc>
        <w:tc>
          <w:tcPr>
            <w:tcW w:w="3420" w:type="dxa"/>
          </w:tcPr>
          <w:p w14:paraId="62BD4FBD" w14:textId="77777777" w:rsidR="005253CB" w:rsidRPr="0068656E" w:rsidRDefault="008D3934"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Ya saya membantu, iya ke dinas.</w:t>
            </w:r>
          </w:p>
        </w:tc>
      </w:tr>
      <w:tr w:rsidR="005253CB" w14:paraId="0CFAD19B" w14:textId="77777777" w:rsidTr="008D3934">
        <w:tc>
          <w:tcPr>
            <w:tcW w:w="570" w:type="dxa"/>
            <w:vAlign w:val="center"/>
          </w:tcPr>
          <w:p w14:paraId="53EE7C81" w14:textId="77777777" w:rsidR="005253CB" w:rsidRPr="0068656E"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3960" w:type="dxa"/>
          </w:tcPr>
          <w:p w14:paraId="7F2B35AE"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ri mana anda mengetahui Dinas Pengendalian Penduduk dan Keluarga Berencana, Pemberdayaan Perempuan dan Perlindungan Anak (DPPKBP2PA) Kota Tegal terutama Bidang Pemberdayaan Perempuan dan Perlindungan Anak (P2PA) ?</w:t>
            </w:r>
          </w:p>
        </w:tc>
        <w:tc>
          <w:tcPr>
            <w:tcW w:w="3420" w:type="dxa"/>
          </w:tcPr>
          <w:p w14:paraId="37B745BA" w14:textId="77777777" w:rsidR="005253CB" w:rsidRPr="0068656E" w:rsidRDefault="00C055CA"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pa</w:t>
            </w:r>
            <w:r w:rsidR="008D3934">
              <w:rPr>
                <w:rFonts w:ascii="Times New Roman" w:hAnsi="Times New Roman" w:cs="Times New Roman"/>
                <w:sz w:val="24"/>
                <w:szCs w:val="24"/>
                <w:lang w:val="id-ID"/>
              </w:rPr>
              <w:t>t informasi dari saudara yang mengetahui dinas di bantu dia terus kami melapor ke dinas.</w:t>
            </w:r>
          </w:p>
        </w:tc>
      </w:tr>
      <w:tr w:rsidR="005253CB" w14:paraId="767490D7" w14:textId="77777777" w:rsidTr="008D3934">
        <w:tc>
          <w:tcPr>
            <w:tcW w:w="570" w:type="dxa"/>
            <w:vAlign w:val="center"/>
          </w:tcPr>
          <w:p w14:paraId="0D47E368" w14:textId="77777777" w:rsidR="005253CB"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3960" w:type="dxa"/>
          </w:tcPr>
          <w:p w14:paraId="19EBB3D2"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anda mengetahui peran Dinas Pengendalian Penduduk dan Keluarga Berencana, Pemberdayaan Perempuan dan Perlindungan Anak (DPPKBP2PA) terutama Bidang Pemberdayaan Perempuan Dan Perlindungan Anak (P2PA) dapat memberikan perlindungan terhadap anak korban kekerasan ?</w:t>
            </w:r>
          </w:p>
        </w:tc>
        <w:tc>
          <w:tcPr>
            <w:tcW w:w="3420" w:type="dxa"/>
          </w:tcPr>
          <w:p w14:paraId="025E4B1F"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ya saya mengetahui.</w:t>
            </w:r>
          </w:p>
        </w:tc>
      </w:tr>
      <w:tr w:rsidR="005253CB" w14:paraId="179E1B40" w14:textId="77777777" w:rsidTr="008D3934">
        <w:tc>
          <w:tcPr>
            <w:tcW w:w="570" w:type="dxa"/>
            <w:vAlign w:val="center"/>
          </w:tcPr>
          <w:p w14:paraId="70E58B3B" w14:textId="77777777" w:rsidR="005253CB"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3960" w:type="dxa"/>
          </w:tcPr>
          <w:p w14:paraId="311B4268"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menurut anda peran Bidang Pemberdayaan Perempuan dan Perlindungan Anak (P2PA) dalam menangani tindakan kekerasan terhadap anak sudah terlaksana dengan baik ?</w:t>
            </w:r>
          </w:p>
        </w:tc>
        <w:tc>
          <w:tcPr>
            <w:tcW w:w="3420" w:type="dxa"/>
          </w:tcPr>
          <w:p w14:paraId="7DCF5FE0" w14:textId="77777777" w:rsidR="005253CB" w:rsidRPr="0068656E" w:rsidRDefault="008D3934"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 saya sudah soalnya waktu menangani anak saya pelayanan nya baik.</w:t>
            </w:r>
          </w:p>
        </w:tc>
      </w:tr>
      <w:tr w:rsidR="005253CB" w14:paraId="0D15875F" w14:textId="77777777" w:rsidTr="008D3934">
        <w:tc>
          <w:tcPr>
            <w:tcW w:w="570" w:type="dxa"/>
            <w:vAlign w:val="center"/>
          </w:tcPr>
          <w:p w14:paraId="278817EE" w14:textId="77777777" w:rsidR="005253CB" w:rsidRDefault="005253CB" w:rsidP="008D3934">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1.</w:t>
            </w:r>
          </w:p>
        </w:tc>
        <w:tc>
          <w:tcPr>
            <w:tcW w:w="3960" w:type="dxa"/>
          </w:tcPr>
          <w:p w14:paraId="2B0AC959" w14:textId="77777777" w:rsidR="005253CB" w:rsidRPr="0068656E" w:rsidRDefault="005253CB"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ran anda untuk Bidang Pemberdayaan Perempuan dan Perlindungan Anak (P2PA) dalam menangani tindakan kekerasan terhadap anak ?</w:t>
            </w:r>
          </w:p>
        </w:tc>
        <w:tc>
          <w:tcPr>
            <w:tcW w:w="3420" w:type="dxa"/>
          </w:tcPr>
          <w:p w14:paraId="57DB2489" w14:textId="77777777" w:rsidR="005253CB" w:rsidRPr="0068656E" w:rsidRDefault="000A77CC" w:rsidP="008D393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us lebih memberikan pelayanan yang cepat dan ramah.</w:t>
            </w:r>
          </w:p>
        </w:tc>
      </w:tr>
    </w:tbl>
    <w:p w14:paraId="0DF6F4B2" w14:textId="77777777" w:rsidR="00CF78AC" w:rsidRDefault="00CF78AC" w:rsidP="00455691">
      <w:pPr>
        <w:spacing w:line="480" w:lineRule="auto"/>
        <w:rPr>
          <w:rFonts w:ascii="Times New Roman" w:hAnsi="Times New Roman" w:cs="Times New Roman"/>
          <w:b/>
          <w:sz w:val="24"/>
          <w:szCs w:val="24"/>
          <w:lang w:val="id-ID"/>
        </w:rPr>
      </w:pPr>
    </w:p>
    <w:p w14:paraId="56161872" w14:textId="77777777" w:rsidR="00CF78AC" w:rsidRDefault="00CF78AC" w:rsidP="00455691">
      <w:pPr>
        <w:spacing w:line="480" w:lineRule="auto"/>
        <w:rPr>
          <w:rFonts w:ascii="Times New Roman" w:hAnsi="Times New Roman" w:cs="Times New Roman"/>
          <w:b/>
          <w:sz w:val="24"/>
          <w:szCs w:val="24"/>
          <w:lang w:val="id-ID"/>
        </w:rPr>
      </w:pPr>
    </w:p>
    <w:p w14:paraId="28B4A7B4" w14:textId="77777777" w:rsidR="00CF78AC" w:rsidRDefault="00CF78AC" w:rsidP="00455691">
      <w:pPr>
        <w:spacing w:line="480" w:lineRule="auto"/>
        <w:rPr>
          <w:rFonts w:ascii="Times New Roman" w:hAnsi="Times New Roman" w:cs="Times New Roman"/>
          <w:b/>
          <w:sz w:val="24"/>
          <w:szCs w:val="24"/>
          <w:lang w:val="id-ID"/>
        </w:rPr>
      </w:pPr>
    </w:p>
    <w:p w14:paraId="35927983" w14:textId="77777777" w:rsidR="00CF78AC" w:rsidRDefault="00CF78AC" w:rsidP="00455691">
      <w:pPr>
        <w:spacing w:line="480" w:lineRule="auto"/>
        <w:rPr>
          <w:rFonts w:ascii="Times New Roman" w:hAnsi="Times New Roman" w:cs="Times New Roman"/>
          <w:b/>
          <w:sz w:val="24"/>
          <w:szCs w:val="24"/>
          <w:lang w:val="id-ID"/>
        </w:rPr>
      </w:pPr>
    </w:p>
    <w:p w14:paraId="4F4C5741" w14:textId="77777777" w:rsidR="00CF78AC" w:rsidRDefault="00CF78AC" w:rsidP="00455691">
      <w:pPr>
        <w:spacing w:line="480" w:lineRule="auto"/>
        <w:rPr>
          <w:rFonts w:ascii="Times New Roman" w:hAnsi="Times New Roman" w:cs="Times New Roman"/>
          <w:b/>
          <w:sz w:val="24"/>
          <w:szCs w:val="24"/>
          <w:lang w:val="id-ID"/>
        </w:rPr>
      </w:pPr>
    </w:p>
    <w:p w14:paraId="3EBC2916" w14:textId="77777777" w:rsidR="00CF78AC" w:rsidRDefault="00CF78AC" w:rsidP="00455691">
      <w:pPr>
        <w:spacing w:line="480" w:lineRule="auto"/>
        <w:rPr>
          <w:rFonts w:ascii="Times New Roman" w:hAnsi="Times New Roman" w:cs="Times New Roman"/>
          <w:b/>
          <w:sz w:val="24"/>
          <w:szCs w:val="24"/>
          <w:lang w:val="id-ID"/>
        </w:rPr>
      </w:pPr>
    </w:p>
    <w:p w14:paraId="53810DFA" w14:textId="77777777" w:rsidR="00CF78AC" w:rsidRDefault="00CF78AC" w:rsidP="00455691">
      <w:pPr>
        <w:spacing w:line="480" w:lineRule="auto"/>
        <w:rPr>
          <w:rFonts w:ascii="Times New Roman" w:hAnsi="Times New Roman" w:cs="Times New Roman"/>
          <w:b/>
          <w:sz w:val="24"/>
          <w:szCs w:val="24"/>
          <w:lang w:val="id-ID"/>
        </w:rPr>
      </w:pPr>
    </w:p>
    <w:p w14:paraId="1902199F" w14:textId="77777777" w:rsidR="00CF78AC" w:rsidRDefault="00CF78AC" w:rsidP="00455691">
      <w:pPr>
        <w:spacing w:line="480" w:lineRule="auto"/>
        <w:rPr>
          <w:rFonts w:ascii="Times New Roman" w:hAnsi="Times New Roman" w:cs="Times New Roman"/>
          <w:b/>
          <w:sz w:val="24"/>
          <w:szCs w:val="24"/>
          <w:lang w:val="id-ID"/>
        </w:rPr>
      </w:pPr>
    </w:p>
    <w:p w14:paraId="009DAE86" w14:textId="77777777" w:rsidR="00CF78AC" w:rsidRDefault="00CF78AC" w:rsidP="00455691">
      <w:pPr>
        <w:spacing w:line="480" w:lineRule="auto"/>
        <w:rPr>
          <w:rFonts w:ascii="Times New Roman" w:hAnsi="Times New Roman" w:cs="Times New Roman"/>
          <w:b/>
          <w:sz w:val="24"/>
          <w:szCs w:val="24"/>
          <w:lang w:val="id-ID"/>
        </w:rPr>
      </w:pPr>
    </w:p>
    <w:p w14:paraId="3C3D0247" w14:textId="77777777" w:rsidR="00CF78AC" w:rsidRDefault="00CF78AC" w:rsidP="00455691">
      <w:pPr>
        <w:spacing w:line="480" w:lineRule="auto"/>
        <w:rPr>
          <w:rFonts w:ascii="Times New Roman" w:hAnsi="Times New Roman" w:cs="Times New Roman"/>
          <w:b/>
          <w:sz w:val="24"/>
          <w:szCs w:val="24"/>
          <w:lang w:val="id-ID"/>
        </w:rPr>
      </w:pPr>
    </w:p>
    <w:p w14:paraId="0B8D2F18" w14:textId="77777777" w:rsidR="00CF78AC" w:rsidRDefault="00CF78AC" w:rsidP="00455691">
      <w:pPr>
        <w:spacing w:line="480" w:lineRule="auto"/>
        <w:rPr>
          <w:rFonts w:ascii="Times New Roman" w:hAnsi="Times New Roman" w:cs="Times New Roman"/>
          <w:b/>
          <w:sz w:val="24"/>
          <w:szCs w:val="24"/>
          <w:lang w:val="id-ID"/>
        </w:rPr>
      </w:pPr>
    </w:p>
    <w:p w14:paraId="42546DBB" w14:textId="77777777" w:rsidR="00CF78AC" w:rsidRDefault="00CF78AC" w:rsidP="00455691">
      <w:pPr>
        <w:spacing w:line="480" w:lineRule="auto"/>
        <w:rPr>
          <w:rFonts w:ascii="Times New Roman" w:hAnsi="Times New Roman" w:cs="Times New Roman"/>
          <w:b/>
          <w:sz w:val="24"/>
          <w:szCs w:val="24"/>
          <w:lang w:val="id-ID"/>
        </w:rPr>
      </w:pPr>
    </w:p>
    <w:p w14:paraId="3C0279BF" w14:textId="77777777" w:rsidR="00C350BC" w:rsidRDefault="00C350BC" w:rsidP="00455691">
      <w:pPr>
        <w:spacing w:line="480" w:lineRule="auto"/>
        <w:rPr>
          <w:rFonts w:ascii="Times New Roman" w:hAnsi="Times New Roman" w:cs="Times New Roman"/>
          <w:b/>
          <w:sz w:val="24"/>
          <w:szCs w:val="24"/>
          <w:lang w:val="id-ID"/>
        </w:rPr>
      </w:pPr>
    </w:p>
    <w:p w14:paraId="460573EC" w14:textId="77777777" w:rsidR="00900ACB" w:rsidRDefault="00466242" w:rsidP="00455691">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5A3CEEEA" w14:textId="77777777" w:rsidR="00466242" w:rsidRDefault="00466242" w:rsidP="00466242">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6EA65A1A" w14:textId="77777777" w:rsidR="00900ACB" w:rsidRDefault="00122D7A" w:rsidP="00466242">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Korban Kekerasan Te</w:t>
      </w:r>
      <w:r w:rsidR="00597D08">
        <w:rPr>
          <w:rFonts w:ascii="Times New Roman" w:hAnsi="Times New Roman" w:cs="Times New Roman"/>
          <w:sz w:val="24"/>
          <w:szCs w:val="24"/>
          <w:lang w:val="id-ID"/>
        </w:rPr>
        <w:t xml:space="preserve">rhadap Anak (terdata di Bidang </w:t>
      </w:r>
      <w:r>
        <w:rPr>
          <w:rFonts w:ascii="Times New Roman" w:hAnsi="Times New Roman" w:cs="Times New Roman"/>
          <w:sz w:val="24"/>
          <w:szCs w:val="24"/>
          <w:lang w:val="id-ID"/>
        </w:rPr>
        <w:t>P2PA Kota Tegal )</w:t>
      </w:r>
    </w:p>
    <w:p w14:paraId="7EDB8224" w14:textId="77777777" w:rsidR="00466242" w:rsidRDefault="00DE601A" w:rsidP="00DE601A">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sidR="008E4D52">
        <w:rPr>
          <w:rFonts w:ascii="Times New Roman" w:hAnsi="Times New Roman" w:cs="Times New Roman"/>
          <w:sz w:val="24"/>
          <w:szCs w:val="24"/>
          <w:lang w:val="id-ID"/>
        </w:rPr>
        <w:tab/>
      </w:r>
      <w:r w:rsidR="003E0C38">
        <w:rPr>
          <w:rFonts w:ascii="Times New Roman" w:hAnsi="Times New Roman" w:cs="Times New Roman"/>
          <w:sz w:val="24"/>
          <w:szCs w:val="24"/>
          <w:lang w:val="id-ID"/>
        </w:rPr>
        <w:t>Berinisial (NRA)</w:t>
      </w:r>
    </w:p>
    <w:p w14:paraId="461C9218" w14:textId="77777777" w:rsidR="00DE601A" w:rsidRDefault="00DE601A" w:rsidP="00DE601A">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8E4D52">
        <w:rPr>
          <w:rFonts w:ascii="Times New Roman" w:hAnsi="Times New Roman" w:cs="Times New Roman"/>
          <w:sz w:val="24"/>
          <w:szCs w:val="24"/>
          <w:lang w:val="id-ID"/>
        </w:rPr>
        <w:tab/>
      </w:r>
      <w:r w:rsidR="00595C2D">
        <w:rPr>
          <w:rFonts w:ascii="Times New Roman" w:hAnsi="Times New Roman" w:cs="Times New Roman"/>
          <w:sz w:val="24"/>
          <w:szCs w:val="24"/>
          <w:lang w:val="id-ID"/>
        </w:rPr>
        <w:t>Jumat</w:t>
      </w:r>
      <w:r w:rsidR="00471DB3">
        <w:rPr>
          <w:rFonts w:ascii="Times New Roman" w:hAnsi="Times New Roman" w:cs="Times New Roman"/>
          <w:sz w:val="24"/>
          <w:szCs w:val="24"/>
          <w:lang w:val="id-ID"/>
        </w:rPr>
        <w:t xml:space="preserve">, </w:t>
      </w:r>
      <w:r w:rsidR="00595C2D">
        <w:rPr>
          <w:rFonts w:ascii="Times New Roman" w:hAnsi="Times New Roman" w:cs="Times New Roman"/>
          <w:sz w:val="24"/>
          <w:szCs w:val="24"/>
          <w:lang w:val="id-ID"/>
        </w:rPr>
        <w:t>7</w:t>
      </w:r>
      <w:r w:rsidR="00F55C78">
        <w:rPr>
          <w:rFonts w:ascii="Times New Roman" w:hAnsi="Times New Roman" w:cs="Times New Roman"/>
          <w:sz w:val="24"/>
          <w:szCs w:val="24"/>
          <w:lang w:val="id-ID"/>
        </w:rPr>
        <w:t xml:space="preserve"> Juli 2023</w:t>
      </w:r>
    </w:p>
    <w:p w14:paraId="511D75AA" w14:textId="77777777" w:rsidR="00DE601A" w:rsidRDefault="00DE601A" w:rsidP="00DE601A">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471DB3">
        <w:rPr>
          <w:rFonts w:ascii="Times New Roman" w:hAnsi="Times New Roman" w:cs="Times New Roman"/>
          <w:sz w:val="24"/>
          <w:szCs w:val="24"/>
          <w:lang w:val="id-ID"/>
        </w:rPr>
        <w:tab/>
        <w:t xml:space="preserve">10 : 00 – Selesai </w:t>
      </w:r>
    </w:p>
    <w:p w14:paraId="7237D784" w14:textId="77777777" w:rsidR="00DE601A" w:rsidRPr="00466242" w:rsidRDefault="00DE601A" w:rsidP="00DE601A">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t>Kelurahan Randugunting Kec, Tegal Selatan</w:t>
      </w:r>
    </w:p>
    <w:tbl>
      <w:tblPr>
        <w:tblStyle w:val="TableGrid"/>
        <w:tblW w:w="0" w:type="auto"/>
        <w:tblInd w:w="108" w:type="dxa"/>
        <w:tblLook w:val="04A0" w:firstRow="1" w:lastRow="0" w:firstColumn="1" w:lastColumn="0" w:noHBand="0" w:noVBand="1"/>
      </w:tblPr>
      <w:tblGrid>
        <w:gridCol w:w="570"/>
        <w:gridCol w:w="3930"/>
        <w:gridCol w:w="3438"/>
      </w:tblGrid>
      <w:tr w:rsidR="00DE601A" w14:paraId="7ED9A7E3" w14:textId="77777777" w:rsidTr="00513DB7">
        <w:trPr>
          <w:tblHeader/>
        </w:trPr>
        <w:tc>
          <w:tcPr>
            <w:tcW w:w="0" w:type="auto"/>
            <w:vAlign w:val="center"/>
          </w:tcPr>
          <w:p w14:paraId="6353DE35"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30" w:type="dxa"/>
            <w:vAlign w:val="center"/>
          </w:tcPr>
          <w:p w14:paraId="23808FD1"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38" w:type="dxa"/>
            <w:vAlign w:val="center"/>
          </w:tcPr>
          <w:p w14:paraId="161A025F"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DE601A" w14:paraId="5C850691" w14:textId="77777777" w:rsidTr="00513DB7">
        <w:tc>
          <w:tcPr>
            <w:tcW w:w="0" w:type="auto"/>
            <w:vAlign w:val="center"/>
          </w:tcPr>
          <w:p w14:paraId="7F0AA433"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30" w:type="dxa"/>
          </w:tcPr>
          <w:p w14:paraId="564A38BB" w14:textId="77777777" w:rsidR="00DE601A" w:rsidRDefault="00DE601A" w:rsidP="002D677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saudara pernah mengalami tindakan kekerasan ? </w:t>
            </w:r>
          </w:p>
        </w:tc>
        <w:tc>
          <w:tcPr>
            <w:tcW w:w="3438" w:type="dxa"/>
          </w:tcPr>
          <w:p w14:paraId="786F2FAD" w14:textId="77777777" w:rsidR="00DE601A" w:rsidRDefault="00AC768F" w:rsidP="002D6772">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nah mengalami</w:t>
            </w:r>
            <w:r w:rsidR="002D6772">
              <w:rPr>
                <w:rFonts w:ascii="Times New Roman" w:hAnsi="Times New Roman" w:cs="Times New Roman"/>
                <w:sz w:val="24"/>
                <w:szCs w:val="24"/>
                <w:lang w:val="id-ID"/>
              </w:rPr>
              <w:t>.</w:t>
            </w:r>
          </w:p>
        </w:tc>
      </w:tr>
      <w:tr w:rsidR="00DE601A" w14:paraId="335625A3" w14:textId="77777777" w:rsidTr="00513DB7">
        <w:tc>
          <w:tcPr>
            <w:tcW w:w="0" w:type="auto"/>
            <w:vAlign w:val="center"/>
          </w:tcPr>
          <w:p w14:paraId="7659D94A"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30" w:type="dxa"/>
          </w:tcPr>
          <w:p w14:paraId="6FF1EC4F" w14:textId="77777777" w:rsidR="00DE601A" w:rsidRDefault="00DE601A"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bentuk tindakan kekerasan yang saudara dapatkan ?</w:t>
            </w:r>
          </w:p>
        </w:tc>
        <w:tc>
          <w:tcPr>
            <w:tcW w:w="3438" w:type="dxa"/>
          </w:tcPr>
          <w:p w14:paraId="2F03796D" w14:textId="77777777" w:rsidR="00DE601A" w:rsidRDefault="00AC768F"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kerasan psikis</w:t>
            </w:r>
            <w:r w:rsidR="004C7745">
              <w:rPr>
                <w:rFonts w:ascii="Times New Roman" w:hAnsi="Times New Roman" w:cs="Times New Roman"/>
                <w:sz w:val="24"/>
                <w:szCs w:val="24"/>
                <w:lang w:val="id-ID"/>
              </w:rPr>
              <w:t>.</w:t>
            </w:r>
          </w:p>
        </w:tc>
      </w:tr>
      <w:tr w:rsidR="00DE601A" w14:paraId="625E940A" w14:textId="77777777" w:rsidTr="00513DB7">
        <w:tc>
          <w:tcPr>
            <w:tcW w:w="0" w:type="auto"/>
            <w:vAlign w:val="center"/>
          </w:tcPr>
          <w:p w14:paraId="0AEEAC4B"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30" w:type="dxa"/>
          </w:tcPr>
          <w:p w14:paraId="01547711" w14:textId="77777777" w:rsidR="00DE601A" w:rsidRDefault="000C0421"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ri umur berapa</w:t>
            </w:r>
            <w:r w:rsidR="00DE601A">
              <w:rPr>
                <w:rFonts w:ascii="Times New Roman" w:hAnsi="Times New Roman" w:cs="Times New Roman"/>
                <w:sz w:val="24"/>
                <w:szCs w:val="24"/>
                <w:lang w:val="id-ID"/>
              </w:rPr>
              <w:t xml:space="preserve"> saudara mendapatkan tindakan kekerasan tersebut ?</w:t>
            </w:r>
          </w:p>
        </w:tc>
        <w:tc>
          <w:tcPr>
            <w:tcW w:w="3438" w:type="dxa"/>
          </w:tcPr>
          <w:p w14:paraId="20687509" w14:textId="77777777" w:rsidR="00DE601A" w:rsidRDefault="00C8615D"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at aku</w:t>
            </w:r>
            <w:r w:rsidR="00C055CA">
              <w:rPr>
                <w:rFonts w:ascii="Times New Roman" w:hAnsi="Times New Roman" w:cs="Times New Roman"/>
                <w:sz w:val="24"/>
                <w:szCs w:val="24"/>
                <w:lang w:val="id-ID"/>
              </w:rPr>
              <w:t xml:space="preserve"> </w:t>
            </w:r>
            <w:r w:rsidR="00540380">
              <w:rPr>
                <w:rFonts w:ascii="Times New Roman" w:hAnsi="Times New Roman" w:cs="Times New Roman"/>
                <w:sz w:val="24"/>
                <w:szCs w:val="24"/>
                <w:lang w:val="id-ID"/>
              </w:rPr>
              <w:t>umur 7</w:t>
            </w:r>
            <w:r w:rsidR="005F68B8">
              <w:rPr>
                <w:rFonts w:ascii="Times New Roman" w:hAnsi="Times New Roman" w:cs="Times New Roman"/>
                <w:sz w:val="24"/>
                <w:szCs w:val="24"/>
                <w:lang w:val="id-ID"/>
              </w:rPr>
              <w:t xml:space="preserve"> tahun sampai </w:t>
            </w:r>
            <w:r w:rsidR="00C055CA">
              <w:rPr>
                <w:rFonts w:ascii="Times New Roman" w:hAnsi="Times New Roman" w:cs="Times New Roman"/>
                <w:sz w:val="24"/>
                <w:szCs w:val="24"/>
                <w:lang w:val="id-ID"/>
              </w:rPr>
              <w:t>trauma saya sampai</w:t>
            </w:r>
            <w:r>
              <w:rPr>
                <w:rFonts w:ascii="Times New Roman" w:hAnsi="Times New Roman" w:cs="Times New Roman"/>
                <w:sz w:val="24"/>
                <w:szCs w:val="24"/>
                <w:lang w:val="id-ID"/>
              </w:rPr>
              <w:t xml:space="preserve"> sekarang.</w:t>
            </w:r>
          </w:p>
        </w:tc>
      </w:tr>
      <w:tr w:rsidR="00DE601A" w14:paraId="29D36DCF" w14:textId="77777777" w:rsidTr="00513DB7">
        <w:tc>
          <w:tcPr>
            <w:tcW w:w="0" w:type="auto"/>
            <w:vAlign w:val="center"/>
          </w:tcPr>
          <w:p w14:paraId="61622AB2"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30" w:type="dxa"/>
          </w:tcPr>
          <w:p w14:paraId="0E0CD5C5" w14:textId="77777777" w:rsidR="00DE601A" w:rsidRDefault="00DE601A"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apa pelaku yang melakukan tindakan kekerasan terhadap saudara ?</w:t>
            </w:r>
          </w:p>
        </w:tc>
        <w:tc>
          <w:tcPr>
            <w:tcW w:w="3438" w:type="dxa"/>
          </w:tcPr>
          <w:p w14:paraId="1D7197A6" w14:textId="77777777" w:rsidR="00DE601A" w:rsidRDefault="00C8615D"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Orang tua aku sendiri karena orang tua aku sering berantem dan aku terkena dampaknya.</w:t>
            </w:r>
          </w:p>
        </w:tc>
      </w:tr>
      <w:tr w:rsidR="00DE601A" w14:paraId="7E59482E" w14:textId="77777777" w:rsidTr="00513DB7">
        <w:tc>
          <w:tcPr>
            <w:tcW w:w="0" w:type="auto"/>
            <w:vAlign w:val="center"/>
          </w:tcPr>
          <w:p w14:paraId="2F286203"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30" w:type="dxa"/>
          </w:tcPr>
          <w:p w14:paraId="3B44CF54" w14:textId="77777777" w:rsidR="00DE601A" w:rsidRDefault="00DE601A"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perasaan saudara ketika </w:t>
            </w:r>
            <w:r>
              <w:rPr>
                <w:rFonts w:ascii="Times New Roman" w:hAnsi="Times New Roman" w:cs="Times New Roman"/>
                <w:sz w:val="24"/>
                <w:szCs w:val="24"/>
                <w:lang w:val="id-ID"/>
              </w:rPr>
              <w:lastRenderedPageBreak/>
              <w:t>mengalami tindakan kekerasan ?</w:t>
            </w:r>
          </w:p>
        </w:tc>
        <w:tc>
          <w:tcPr>
            <w:tcW w:w="3438" w:type="dxa"/>
          </w:tcPr>
          <w:p w14:paraId="59D292DF" w14:textId="77777777" w:rsidR="00DE601A" w:rsidRDefault="00C8615D"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rasa takut </w:t>
            </w:r>
            <w:r w:rsidR="004C7745">
              <w:rPr>
                <w:rFonts w:ascii="Times New Roman" w:hAnsi="Times New Roman" w:cs="Times New Roman"/>
                <w:sz w:val="24"/>
                <w:szCs w:val="24"/>
                <w:lang w:val="id-ID"/>
              </w:rPr>
              <w:t xml:space="preserve">ketika ibu dan ayah  </w:t>
            </w:r>
            <w:r w:rsidR="004C7745">
              <w:rPr>
                <w:rFonts w:ascii="Times New Roman" w:hAnsi="Times New Roman" w:cs="Times New Roman"/>
                <w:sz w:val="24"/>
                <w:szCs w:val="24"/>
                <w:lang w:val="id-ID"/>
              </w:rPr>
              <w:lastRenderedPageBreak/>
              <w:t xml:space="preserve">marah dan melampiaskan marah nya ke aku dan saat aku diluar rumah </w:t>
            </w:r>
            <w:r>
              <w:rPr>
                <w:rFonts w:ascii="Times New Roman" w:hAnsi="Times New Roman" w:cs="Times New Roman"/>
                <w:sz w:val="24"/>
                <w:szCs w:val="24"/>
                <w:lang w:val="id-ID"/>
              </w:rPr>
              <w:t>ada orang berbicara dengan na</w:t>
            </w:r>
            <w:r w:rsidR="009C5EB0">
              <w:rPr>
                <w:rFonts w:ascii="Times New Roman" w:hAnsi="Times New Roman" w:cs="Times New Roman"/>
                <w:sz w:val="24"/>
                <w:szCs w:val="24"/>
                <w:lang w:val="id-ID"/>
              </w:rPr>
              <w:t>da yang tinggi dan berantem aku</w:t>
            </w:r>
            <w:r>
              <w:rPr>
                <w:rFonts w:ascii="Times New Roman" w:hAnsi="Times New Roman" w:cs="Times New Roman"/>
                <w:sz w:val="24"/>
                <w:szCs w:val="24"/>
                <w:lang w:val="id-ID"/>
              </w:rPr>
              <w:t xml:space="preserve"> jadi keinget saat orang tua saya seperti itu.</w:t>
            </w:r>
          </w:p>
        </w:tc>
      </w:tr>
      <w:tr w:rsidR="00DE601A" w14:paraId="0E92EEBA" w14:textId="77777777" w:rsidTr="00513DB7">
        <w:tc>
          <w:tcPr>
            <w:tcW w:w="0" w:type="auto"/>
            <w:vAlign w:val="center"/>
          </w:tcPr>
          <w:p w14:paraId="4232FE61"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3930" w:type="dxa"/>
          </w:tcPr>
          <w:p w14:paraId="395597D8" w14:textId="77777777" w:rsidR="00DE601A" w:rsidRDefault="00DE601A"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saudara mengetahui tentang Dinas Pengendalian Penduduk dan Keluarga Berencana, Pemberdayaan Perempuan dan Perlindungan Anak (D</w:t>
            </w:r>
            <w:r w:rsidR="00597D08">
              <w:rPr>
                <w:rFonts w:ascii="Times New Roman" w:hAnsi="Times New Roman" w:cs="Times New Roman"/>
                <w:sz w:val="24"/>
                <w:szCs w:val="24"/>
                <w:lang w:val="id-ID"/>
              </w:rPr>
              <w:t xml:space="preserve">PPKBP2PA) terutama bidang </w:t>
            </w:r>
            <w:r>
              <w:rPr>
                <w:rFonts w:ascii="Times New Roman" w:hAnsi="Times New Roman" w:cs="Times New Roman"/>
                <w:sz w:val="24"/>
                <w:szCs w:val="24"/>
                <w:lang w:val="id-ID"/>
              </w:rPr>
              <w:t>Pemberdayaan Pe</w:t>
            </w:r>
            <w:r w:rsidR="00597D08">
              <w:rPr>
                <w:rFonts w:ascii="Times New Roman" w:hAnsi="Times New Roman" w:cs="Times New Roman"/>
                <w:sz w:val="24"/>
                <w:szCs w:val="24"/>
                <w:lang w:val="id-ID"/>
              </w:rPr>
              <w:t>rempuan dan Perlindungan Anak (</w:t>
            </w:r>
            <w:r>
              <w:rPr>
                <w:rFonts w:ascii="Times New Roman" w:hAnsi="Times New Roman" w:cs="Times New Roman"/>
                <w:sz w:val="24"/>
                <w:szCs w:val="24"/>
                <w:lang w:val="id-ID"/>
              </w:rPr>
              <w:t>P2PA) dapat memberikan perlindungan terhadap anak korban kekerasan ?</w:t>
            </w:r>
          </w:p>
        </w:tc>
        <w:tc>
          <w:tcPr>
            <w:tcW w:w="3438" w:type="dxa"/>
          </w:tcPr>
          <w:p w14:paraId="23AF13AF" w14:textId="77777777" w:rsidR="00DE601A" w:rsidRDefault="0007319E"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enek, tante dan om aku yang tau ten</w:t>
            </w:r>
            <w:r w:rsidR="004C7745">
              <w:rPr>
                <w:rFonts w:ascii="Times New Roman" w:hAnsi="Times New Roman" w:cs="Times New Roman"/>
                <w:sz w:val="24"/>
                <w:szCs w:val="24"/>
                <w:lang w:val="id-ID"/>
              </w:rPr>
              <w:t>tang dinas dan melapor ke dinas.</w:t>
            </w:r>
          </w:p>
        </w:tc>
      </w:tr>
      <w:tr w:rsidR="00DE601A" w14:paraId="115027AD" w14:textId="77777777" w:rsidTr="00513DB7">
        <w:tc>
          <w:tcPr>
            <w:tcW w:w="0" w:type="auto"/>
            <w:vAlign w:val="center"/>
          </w:tcPr>
          <w:p w14:paraId="35DD1A5B"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3930" w:type="dxa"/>
          </w:tcPr>
          <w:p w14:paraId="7E48E527" w14:textId="77777777" w:rsidR="00DE601A" w:rsidRDefault="00DE601A"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w:t>
            </w:r>
            <w:r w:rsidR="00597D08">
              <w:rPr>
                <w:rFonts w:ascii="Times New Roman" w:hAnsi="Times New Roman" w:cs="Times New Roman"/>
                <w:sz w:val="24"/>
                <w:szCs w:val="24"/>
                <w:lang w:val="id-ID"/>
              </w:rPr>
              <w:t>setelah saudara melapor ke Bidang</w:t>
            </w:r>
            <w:r>
              <w:rPr>
                <w:rFonts w:ascii="Times New Roman" w:hAnsi="Times New Roman" w:cs="Times New Roman"/>
                <w:sz w:val="24"/>
                <w:szCs w:val="24"/>
                <w:lang w:val="id-ID"/>
              </w:rPr>
              <w:t xml:space="preserve"> Pemberdayaan Pe</w:t>
            </w:r>
            <w:r w:rsidR="00597D08">
              <w:rPr>
                <w:rFonts w:ascii="Times New Roman" w:hAnsi="Times New Roman" w:cs="Times New Roman"/>
                <w:sz w:val="24"/>
                <w:szCs w:val="24"/>
                <w:lang w:val="id-ID"/>
              </w:rPr>
              <w:t>rempuan dan Perlindungan Anak (</w:t>
            </w:r>
            <w:r>
              <w:rPr>
                <w:rFonts w:ascii="Times New Roman" w:hAnsi="Times New Roman" w:cs="Times New Roman"/>
                <w:sz w:val="24"/>
                <w:szCs w:val="24"/>
                <w:lang w:val="id-ID"/>
              </w:rPr>
              <w:t xml:space="preserve">P2PA) </w:t>
            </w:r>
            <w:r w:rsidR="00310985">
              <w:rPr>
                <w:rFonts w:ascii="Times New Roman" w:hAnsi="Times New Roman" w:cs="Times New Roman"/>
                <w:sz w:val="24"/>
                <w:szCs w:val="24"/>
                <w:lang w:val="id-ID"/>
              </w:rPr>
              <w:t>mendapat perlindungan ? Dan apakah saudara merasakan perlindungan tersebut ?</w:t>
            </w:r>
          </w:p>
        </w:tc>
        <w:tc>
          <w:tcPr>
            <w:tcW w:w="3438" w:type="dxa"/>
          </w:tcPr>
          <w:p w14:paraId="4D8C100A" w14:textId="77777777" w:rsidR="00DE601A" w:rsidRDefault="009C5EB0"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u mendapatnya </w:t>
            </w:r>
            <w:r w:rsidR="0007319E">
              <w:rPr>
                <w:rFonts w:ascii="Times New Roman" w:hAnsi="Times New Roman" w:cs="Times New Roman"/>
                <w:sz w:val="24"/>
                <w:szCs w:val="24"/>
                <w:lang w:val="id-ID"/>
              </w:rPr>
              <w:t xml:space="preserve">dan aku </w:t>
            </w:r>
            <w:r w:rsidR="00A942AA">
              <w:rPr>
                <w:rFonts w:ascii="Times New Roman" w:hAnsi="Times New Roman" w:cs="Times New Roman"/>
                <w:sz w:val="24"/>
                <w:szCs w:val="24"/>
                <w:lang w:val="id-ID"/>
              </w:rPr>
              <w:t>sangat merasa diberi perlindungan oleh dinas.</w:t>
            </w:r>
          </w:p>
        </w:tc>
      </w:tr>
      <w:tr w:rsidR="00DE601A" w14:paraId="2801A8A1" w14:textId="77777777" w:rsidTr="00513DB7">
        <w:tc>
          <w:tcPr>
            <w:tcW w:w="0" w:type="auto"/>
            <w:vAlign w:val="center"/>
          </w:tcPr>
          <w:p w14:paraId="4B0EDBBB"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3930" w:type="dxa"/>
          </w:tcPr>
          <w:p w14:paraId="14108481" w14:textId="77777777" w:rsidR="00DE601A" w:rsidRDefault="00310985"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yang </w:t>
            </w:r>
            <w:r w:rsidR="00597D08">
              <w:rPr>
                <w:rFonts w:ascii="Times New Roman" w:hAnsi="Times New Roman" w:cs="Times New Roman"/>
                <w:sz w:val="24"/>
                <w:szCs w:val="24"/>
                <w:lang w:val="id-ID"/>
              </w:rPr>
              <w:t xml:space="preserve">membuat saudara melapor </w:t>
            </w:r>
            <w:r w:rsidR="00597D08">
              <w:rPr>
                <w:rFonts w:ascii="Times New Roman" w:hAnsi="Times New Roman" w:cs="Times New Roman"/>
                <w:sz w:val="24"/>
                <w:szCs w:val="24"/>
                <w:lang w:val="id-ID"/>
              </w:rPr>
              <w:lastRenderedPageBreak/>
              <w:t>ke Bidang</w:t>
            </w:r>
            <w:r>
              <w:rPr>
                <w:rFonts w:ascii="Times New Roman" w:hAnsi="Times New Roman" w:cs="Times New Roman"/>
                <w:sz w:val="24"/>
                <w:szCs w:val="24"/>
                <w:lang w:val="id-ID"/>
              </w:rPr>
              <w:t xml:space="preserve"> Pemberdayaan Pe</w:t>
            </w:r>
            <w:r w:rsidR="00597D08">
              <w:rPr>
                <w:rFonts w:ascii="Times New Roman" w:hAnsi="Times New Roman" w:cs="Times New Roman"/>
                <w:sz w:val="24"/>
                <w:szCs w:val="24"/>
                <w:lang w:val="id-ID"/>
              </w:rPr>
              <w:t>rempuan dan Perlindungan Anak (</w:t>
            </w:r>
            <w:r>
              <w:rPr>
                <w:rFonts w:ascii="Times New Roman" w:hAnsi="Times New Roman" w:cs="Times New Roman"/>
                <w:sz w:val="24"/>
                <w:szCs w:val="24"/>
                <w:lang w:val="id-ID"/>
              </w:rPr>
              <w:t>P2PA) ?</w:t>
            </w:r>
          </w:p>
        </w:tc>
        <w:tc>
          <w:tcPr>
            <w:tcW w:w="3438" w:type="dxa"/>
          </w:tcPr>
          <w:p w14:paraId="58B80E19" w14:textId="77777777" w:rsidR="00DE601A" w:rsidRDefault="0007319E"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telah orang tua</w:t>
            </w:r>
            <w:r w:rsidR="00C055CA">
              <w:rPr>
                <w:rFonts w:ascii="Times New Roman" w:hAnsi="Times New Roman" w:cs="Times New Roman"/>
                <w:sz w:val="24"/>
                <w:szCs w:val="24"/>
                <w:lang w:val="id-ID"/>
              </w:rPr>
              <w:t xml:space="preserve"> bercerai aku </w:t>
            </w:r>
            <w:r w:rsidR="00C055CA">
              <w:rPr>
                <w:rFonts w:ascii="Times New Roman" w:hAnsi="Times New Roman" w:cs="Times New Roman"/>
                <w:sz w:val="24"/>
                <w:szCs w:val="24"/>
                <w:lang w:val="id-ID"/>
              </w:rPr>
              <w:lastRenderedPageBreak/>
              <w:t>ikut nenek dan sau</w:t>
            </w:r>
            <w:r>
              <w:rPr>
                <w:rFonts w:ascii="Times New Roman" w:hAnsi="Times New Roman" w:cs="Times New Roman"/>
                <w:sz w:val="24"/>
                <w:szCs w:val="24"/>
                <w:lang w:val="id-ID"/>
              </w:rPr>
              <w:t>dara setelah itu karena aku mengalami trauma, nenek, tante dan om aku yang tau tentang dinas melapor ke dinas agar aku mendapat perlindungan dan pelayan</w:t>
            </w:r>
            <w:r w:rsidR="00C055CA">
              <w:rPr>
                <w:rFonts w:ascii="Times New Roman" w:hAnsi="Times New Roman" w:cs="Times New Roman"/>
                <w:sz w:val="24"/>
                <w:szCs w:val="24"/>
                <w:lang w:val="id-ID"/>
              </w:rPr>
              <w:t>an kesehatan dan supaya aku cepa</w:t>
            </w:r>
            <w:r>
              <w:rPr>
                <w:rFonts w:ascii="Times New Roman" w:hAnsi="Times New Roman" w:cs="Times New Roman"/>
                <w:sz w:val="24"/>
                <w:szCs w:val="24"/>
                <w:lang w:val="id-ID"/>
              </w:rPr>
              <w:t>t sembuh.</w:t>
            </w:r>
          </w:p>
        </w:tc>
      </w:tr>
      <w:tr w:rsidR="00DE601A" w14:paraId="3DCE6660" w14:textId="77777777" w:rsidTr="00513DB7">
        <w:tc>
          <w:tcPr>
            <w:tcW w:w="0" w:type="auto"/>
            <w:vAlign w:val="center"/>
          </w:tcPr>
          <w:p w14:paraId="62AEF045"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9.</w:t>
            </w:r>
          </w:p>
        </w:tc>
        <w:tc>
          <w:tcPr>
            <w:tcW w:w="3930" w:type="dxa"/>
          </w:tcPr>
          <w:p w14:paraId="6C44615A" w14:textId="77777777" w:rsidR="00DE601A" w:rsidRDefault="00973C29"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w:t>
            </w:r>
            <w:r w:rsidR="00597D08">
              <w:rPr>
                <w:rFonts w:ascii="Times New Roman" w:hAnsi="Times New Roman" w:cs="Times New Roman"/>
                <w:sz w:val="24"/>
                <w:szCs w:val="24"/>
                <w:lang w:val="id-ID"/>
              </w:rPr>
              <w:t>mana respon Bidang</w:t>
            </w:r>
            <w:r w:rsidR="00310985">
              <w:rPr>
                <w:rFonts w:ascii="Times New Roman" w:hAnsi="Times New Roman" w:cs="Times New Roman"/>
                <w:sz w:val="24"/>
                <w:szCs w:val="24"/>
                <w:lang w:val="id-ID"/>
              </w:rPr>
              <w:t xml:space="preserve"> Pemberdayaan Pe</w:t>
            </w:r>
            <w:r w:rsidR="00597D08">
              <w:rPr>
                <w:rFonts w:ascii="Times New Roman" w:hAnsi="Times New Roman" w:cs="Times New Roman"/>
                <w:sz w:val="24"/>
                <w:szCs w:val="24"/>
                <w:lang w:val="id-ID"/>
              </w:rPr>
              <w:t>rempuan dan Perlindungan Anak (</w:t>
            </w:r>
            <w:r w:rsidR="00310985">
              <w:rPr>
                <w:rFonts w:ascii="Times New Roman" w:hAnsi="Times New Roman" w:cs="Times New Roman"/>
                <w:sz w:val="24"/>
                <w:szCs w:val="24"/>
                <w:lang w:val="id-ID"/>
              </w:rPr>
              <w:t>P2PA) ketika saudara melaporkan tindakan kekerasan yang saudara dapatkan ?</w:t>
            </w:r>
          </w:p>
        </w:tc>
        <w:tc>
          <w:tcPr>
            <w:tcW w:w="3438" w:type="dxa"/>
          </w:tcPr>
          <w:p w14:paraId="1657B52E" w14:textId="77777777" w:rsidR="00DE601A" w:rsidRDefault="00A942AA"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ponnya baik banget.</w:t>
            </w:r>
          </w:p>
        </w:tc>
      </w:tr>
      <w:tr w:rsidR="00DE601A" w14:paraId="68417FD4" w14:textId="77777777" w:rsidTr="00513DB7">
        <w:tc>
          <w:tcPr>
            <w:tcW w:w="0" w:type="auto"/>
            <w:vAlign w:val="center"/>
          </w:tcPr>
          <w:p w14:paraId="323A4159"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3930" w:type="dxa"/>
          </w:tcPr>
          <w:p w14:paraId="7FE9D051" w14:textId="77777777" w:rsidR="00DE601A" w:rsidRDefault="00597D08"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elayanan dari Bidang</w:t>
            </w:r>
            <w:r w:rsidR="00310985">
              <w:rPr>
                <w:rFonts w:ascii="Times New Roman" w:hAnsi="Times New Roman" w:cs="Times New Roman"/>
                <w:sz w:val="24"/>
                <w:szCs w:val="24"/>
                <w:lang w:val="id-ID"/>
              </w:rPr>
              <w:t xml:space="preserve"> Pemberdayaan Pe</w:t>
            </w:r>
            <w:r>
              <w:rPr>
                <w:rFonts w:ascii="Times New Roman" w:hAnsi="Times New Roman" w:cs="Times New Roman"/>
                <w:sz w:val="24"/>
                <w:szCs w:val="24"/>
                <w:lang w:val="id-ID"/>
              </w:rPr>
              <w:t>rempuan dan Perlindungan anak (</w:t>
            </w:r>
            <w:r w:rsidR="00310985">
              <w:rPr>
                <w:rFonts w:ascii="Times New Roman" w:hAnsi="Times New Roman" w:cs="Times New Roman"/>
                <w:sz w:val="24"/>
                <w:szCs w:val="24"/>
                <w:lang w:val="id-ID"/>
              </w:rPr>
              <w:t>P2PA) pada saat menangani kasus kekerasan yang saudara dapatkan ?</w:t>
            </w:r>
          </w:p>
        </w:tc>
        <w:tc>
          <w:tcPr>
            <w:tcW w:w="3438" w:type="dxa"/>
          </w:tcPr>
          <w:p w14:paraId="47E99D39" w14:textId="77777777" w:rsidR="00DE601A" w:rsidRDefault="00745123"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layanan yang diberikan ke aku baik.</w:t>
            </w:r>
          </w:p>
        </w:tc>
      </w:tr>
      <w:tr w:rsidR="00DE601A" w14:paraId="799F5807" w14:textId="77777777" w:rsidTr="00513DB7">
        <w:tc>
          <w:tcPr>
            <w:tcW w:w="0" w:type="auto"/>
            <w:vAlign w:val="center"/>
          </w:tcPr>
          <w:p w14:paraId="33D1C5FA"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3930" w:type="dxa"/>
          </w:tcPr>
          <w:p w14:paraId="11A4D91F" w14:textId="77777777" w:rsidR="00DE601A" w:rsidRDefault="00310985"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pen</w:t>
            </w:r>
            <w:r w:rsidR="00597D08">
              <w:rPr>
                <w:rFonts w:ascii="Times New Roman" w:hAnsi="Times New Roman" w:cs="Times New Roman"/>
                <w:sz w:val="24"/>
                <w:szCs w:val="24"/>
                <w:lang w:val="id-ID"/>
              </w:rPr>
              <w:t>dapat saudara mengenai peran Bidang</w:t>
            </w:r>
            <w:r>
              <w:rPr>
                <w:rFonts w:ascii="Times New Roman" w:hAnsi="Times New Roman" w:cs="Times New Roman"/>
                <w:sz w:val="24"/>
                <w:szCs w:val="24"/>
                <w:lang w:val="id-ID"/>
              </w:rPr>
              <w:t xml:space="preserve"> Pemberdayaan Perempuan dan </w:t>
            </w:r>
            <w:r w:rsidR="00597D08">
              <w:rPr>
                <w:rFonts w:ascii="Times New Roman" w:hAnsi="Times New Roman" w:cs="Times New Roman"/>
                <w:sz w:val="24"/>
                <w:szCs w:val="24"/>
                <w:lang w:val="id-ID"/>
              </w:rPr>
              <w:t>Perlindungan Anak (</w:t>
            </w:r>
            <w:r>
              <w:rPr>
                <w:rFonts w:ascii="Times New Roman" w:hAnsi="Times New Roman" w:cs="Times New Roman"/>
                <w:sz w:val="24"/>
                <w:szCs w:val="24"/>
                <w:lang w:val="id-ID"/>
              </w:rPr>
              <w:t xml:space="preserve">P2PA) dalam menangani tindakan kekerasan </w:t>
            </w:r>
            <w:r>
              <w:rPr>
                <w:rFonts w:ascii="Times New Roman" w:hAnsi="Times New Roman" w:cs="Times New Roman"/>
                <w:sz w:val="24"/>
                <w:szCs w:val="24"/>
                <w:lang w:val="id-ID"/>
              </w:rPr>
              <w:lastRenderedPageBreak/>
              <w:t>terhadap anak ? Dan apakah perannya sudah terlaksana dengan baik ?</w:t>
            </w:r>
          </w:p>
        </w:tc>
        <w:tc>
          <w:tcPr>
            <w:tcW w:w="3438" w:type="dxa"/>
          </w:tcPr>
          <w:p w14:paraId="7C2A30CE" w14:textId="77777777" w:rsidR="00DE601A" w:rsidRDefault="00857003" w:rsidP="00CE3EA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Orang dinas baik </w:t>
            </w:r>
            <w:r w:rsidR="004C7745">
              <w:rPr>
                <w:rFonts w:ascii="Times New Roman" w:hAnsi="Times New Roman" w:cs="Times New Roman"/>
                <w:sz w:val="24"/>
                <w:szCs w:val="24"/>
                <w:lang w:val="id-ID"/>
              </w:rPr>
              <w:t>dan cepat memberikan penanganan ke aku dan peran sudah terlaksana dengan baik.</w:t>
            </w:r>
          </w:p>
        </w:tc>
      </w:tr>
      <w:tr w:rsidR="00DE601A" w14:paraId="676B6A1A" w14:textId="77777777" w:rsidTr="00513DB7">
        <w:tc>
          <w:tcPr>
            <w:tcW w:w="0" w:type="auto"/>
            <w:vAlign w:val="center"/>
          </w:tcPr>
          <w:p w14:paraId="7100F4DC"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2.</w:t>
            </w:r>
          </w:p>
        </w:tc>
        <w:tc>
          <w:tcPr>
            <w:tcW w:w="3930" w:type="dxa"/>
          </w:tcPr>
          <w:p w14:paraId="4CBE808D" w14:textId="77777777" w:rsidR="00DE601A" w:rsidRDefault="00310985"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 bentuk layanan perlindungan </w:t>
            </w:r>
            <w:r w:rsidR="00597D08">
              <w:rPr>
                <w:rFonts w:ascii="Times New Roman" w:hAnsi="Times New Roman" w:cs="Times New Roman"/>
                <w:sz w:val="24"/>
                <w:szCs w:val="24"/>
                <w:lang w:val="id-ID"/>
              </w:rPr>
              <w:t>yang saudara dapatkan dari Bidang</w:t>
            </w:r>
            <w:r>
              <w:rPr>
                <w:rFonts w:ascii="Times New Roman" w:hAnsi="Times New Roman" w:cs="Times New Roman"/>
                <w:sz w:val="24"/>
                <w:szCs w:val="24"/>
                <w:lang w:val="id-ID"/>
              </w:rPr>
              <w:t xml:space="preserve"> Pemberdayaan Pe</w:t>
            </w:r>
            <w:r w:rsidR="00597D08">
              <w:rPr>
                <w:rFonts w:ascii="Times New Roman" w:hAnsi="Times New Roman" w:cs="Times New Roman"/>
                <w:sz w:val="24"/>
                <w:szCs w:val="24"/>
                <w:lang w:val="id-ID"/>
              </w:rPr>
              <w:t>rempuan dan Perlindungan Anak (</w:t>
            </w:r>
            <w:r>
              <w:rPr>
                <w:rFonts w:ascii="Times New Roman" w:hAnsi="Times New Roman" w:cs="Times New Roman"/>
                <w:sz w:val="24"/>
                <w:szCs w:val="24"/>
                <w:lang w:val="id-ID"/>
              </w:rPr>
              <w:t>P2PA) ?</w:t>
            </w:r>
          </w:p>
        </w:tc>
        <w:tc>
          <w:tcPr>
            <w:tcW w:w="3438" w:type="dxa"/>
          </w:tcPr>
          <w:p w14:paraId="435678F7" w14:textId="77777777" w:rsidR="00DE601A" w:rsidRDefault="00F62EF4"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Layanan kesehatan </w:t>
            </w:r>
          </w:p>
        </w:tc>
      </w:tr>
      <w:tr w:rsidR="00DE601A" w14:paraId="007C5171" w14:textId="77777777" w:rsidTr="00513DB7">
        <w:tc>
          <w:tcPr>
            <w:tcW w:w="0" w:type="auto"/>
            <w:vAlign w:val="center"/>
          </w:tcPr>
          <w:p w14:paraId="1ED26780"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3930" w:type="dxa"/>
          </w:tcPr>
          <w:p w14:paraId="08D95D3D" w14:textId="77777777" w:rsidR="00DE601A" w:rsidRDefault="00597D08"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Bidang</w:t>
            </w:r>
            <w:r w:rsidR="00310985">
              <w:rPr>
                <w:rFonts w:ascii="Times New Roman" w:hAnsi="Times New Roman" w:cs="Times New Roman"/>
                <w:sz w:val="24"/>
                <w:szCs w:val="24"/>
                <w:lang w:val="id-ID"/>
              </w:rPr>
              <w:t xml:space="preserve"> Pemberdayan Pe</w:t>
            </w:r>
            <w:r>
              <w:rPr>
                <w:rFonts w:ascii="Times New Roman" w:hAnsi="Times New Roman" w:cs="Times New Roman"/>
                <w:sz w:val="24"/>
                <w:szCs w:val="24"/>
                <w:lang w:val="id-ID"/>
              </w:rPr>
              <w:t>rempuan dan Perlindungan Anak (</w:t>
            </w:r>
            <w:r w:rsidR="00310985">
              <w:rPr>
                <w:rFonts w:ascii="Times New Roman" w:hAnsi="Times New Roman" w:cs="Times New Roman"/>
                <w:sz w:val="24"/>
                <w:szCs w:val="24"/>
                <w:lang w:val="id-ID"/>
              </w:rPr>
              <w:t>P2PA) melakukan kunjungan lanjut kepada saudara setelah kasus dinyatakan selesai ?</w:t>
            </w:r>
          </w:p>
        </w:tc>
        <w:tc>
          <w:tcPr>
            <w:tcW w:w="3438" w:type="dxa"/>
          </w:tcPr>
          <w:p w14:paraId="15DAA86E" w14:textId="77777777" w:rsidR="00DE601A" w:rsidRDefault="00E62D9A"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Iya dinas dateng lagi berkunjung ke rumah nenek untuk mengecek kondisi aku </w:t>
            </w:r>
            <w:r w:rsidR="00C055CA">
              <w:rPr>
                <w:rFonts w:ascii="Times New Roman" w:hAnsi="Times New Roman" w:cs="Times New Roman"/>
                <w:sz w:val="24"/>
                <w:szCs w:val="24"/>
                <w:lang w:val="id-ID"/>
              </w:rPr>
              <w:t>s</w:t>
            </w:r>
            <w:r>
              <w:rPr>
                <w:rFonts w:ascii="Times New Roman" w:hAnsi="Times New Roman" w:cs="Times New Roman"/>
                <w:sz w:val="24"/>
                <w:szCs w:val="24"/>
                <w:lang w:val="id-ID"/>
              </w:rPr>
              <w:t>udah sembuh atau masih merasa ketakutan.</w:t>
            </w:r>
          </w:p>
        </w:tc>
      </w:tr>
      <w:tr w:rsidR="00DE601A" w14:paraId="23C75A64" w14:textId="77777777" w:rsidTr="00513DB7">
        <w:tc>
          <w:tcPr>
            <w:tcW w:w="0" w:type="auto"/>
            <w:vAlign w:val="center"/>
          </w:tcPr>
          <w:p w14:paraId="3C4D087C"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3930" w:type="dxa"/>
          </w:tcPr>
          <w:p w14:paraId="724B4BDF" w14:textId="77777777" w:rsidR="00DE601A" w:rsidRDefault="00310985"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udara sangat puas terhada</w:t>
            </w:r>
            <w:r w:rsidR="00597D08">
              <w:rPr>
                <w:rFonts w:ascii="Times New Roman" w:hAnsi="Times New Roman" w:cs="Times New Roman"/>
                <w:sz w:val="24"/>
                <w:szCs w:val="24"/>
                <w:lang w:val="id-ID"/>
              </w:rPr>
              <w:t>p pelayanan yang diberikan Bidang</w:t>
            </w:r>
            <w:r>
              <w:rPr>
                <w:rFonts w:ascii="Times New Roman" w:hAnsi="Times New Roman" w:cs="Times New Roman"/>
                <w:sz w:val="24"/>
                <w:szCs w:val="24"/>
                <w:lang w:val="id-ID"/>
              </w:rPr>
              <w:t xml:space="preserve"> Pemberdayaan Perempuan d</w:t>
            </w:r>
            <w:r w:rsidR="00597D08">
              <w:rPr>
                <w:rFonts w:ascii="Times New Roman" w:hAnsi="Times New Roman" w:cs="Times New Roman"/>
                <w:sz w:val="24"/>
                <w:szCs w:val="24"/>
                <w:lang w:val="id-ID"/>
              </w:rPr>
              <w:t>an Perlindungan Anak (</w:t>
            </w:r>
            <w:r>
              <w:rPr>
                <w:rFonts w:ascii="Times New Roman" w:hAnsi="Times New Roman" w:cs="Times New Roman"/>
                <w:sz w:val="24"/>
                <w:szCs w:val="24"/>
                <w:lang w:val="id-ID"/>
              </w:rPr>
              <w:t>P2PA) ?</w:t>
            </w:r>
          </w:p>
        </w:tc>
        <w:tc>
          <w:tcPr>
            <w:tcW w:w="3438" w:type="dxa"/>
          </w:tcPr>
          <w:p w14:paraId="4DAA929C" w14:textId="77777777" w:rsidR="00DE601A" w:rsidRDefault="00E62D9A"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Sangat puas karena pelay</w:t>
            </w:r>
            <w:r w:rsidR="00684D93">
              <w:rPr>
                <w:rFonts w:ascii="Times New Roman" w:hAnsi="Times New Roman" w:cs="Times New Roman"/>
                <w:sz w:val="24"/>
                <w:szCs w:val="24"/>
                <w:lang w:val="id-ID"/>
              </w:rPr>
              <w:t>anan yang diberikan dinas</w:t>
            </w:r>
            <w:r>
              <w:rPr>
                <w:rFonts w:ascii="Times New Roman" w:hAnsi="Times New Roman" w:cs="Times New Roman"/>
                <w:sz w:val="24"/>
                <w:szCs w:val="24"/>
                <w:lang w:val="id-ID"/>
              </w:rPr>
              <w:t xml:space="preserve"> baik.</w:t>
            </w:r>
          </w:p>
        </w:tc>
      </w:tr>
      <w:tr w:rsidR="00DE601A" w14:paraId="2BE99A65" w14:textId="77777777" w:rsidTr="00513DB7">
        <w:tc>
          <w:tcPr>
            <w:tcW w:w="0" w:type="auto"/>
            <w:vAlign w:val="center"/>
          </w:tcPr>
          <w:p w14:paraId="31E38180"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3930" w:type="dxa"/>
          </w:tcPr>
          <w:p w14:paraId="7FEBD6CD" w14:textId="77777777" w:rsidR="00DE601A" w:rsidRDefault="00597D08"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apa lama proses Bidang</w:t>
            </w:r>
            <w:r w:rsidR="00310985">
              <w:rPr>
                <w:rFonts w:ascii="Times New Roman" w:hAnsi="Times New Roman" w:cs="Times New Roman"/>
                <w:sz w:val="24"/>
                <w:szCs w:val="24"/>
                <w:lang w:val="id-ID"/>
              </w:rPr>
              <w:t xml:space="preserve"> Pemberdayaan Pe</w:t>
            </w:r>
            <w:r>
              <w:rPr>
                <w:rFonts w:ascii="Times New Roman" w:hAnsi="Times New Roman" w:cs="Times New Roman"/>
                <w:sz w:val="24"/>
                <w:szCs w:val="24"/>
                <w:lang w:val="id-ID"/>
              </w:rPr>
              <w:t>rempuan dan Perlindungan Anak (</w:t>
            </w:r>
            <w:r w:rsidR="00310985">
              <w:rPr>
                <w:rFonts w:ascii="Times New Roman" w:hAnsi="Times New Roman" w:cs="Times New Roman"/>
                <w:sz w:val="24"/>
                <w:szCs w:val="24"/>
                <w:lang w:val="id-ID"/>
              </w:rPr>
              <w:t>P2PA) dalam menyelesaikan kasus kekerasan yang saudara dapatkan ?</w:t>
            </w:r>
          </w:p>
        </w:tc>
        <w:tc>
          <w:tcPr>
            <w:tcW w:w="3438" w:type="dxa"/>
          </w:tcPr>
          <w:p w14:paraId="159C655F" w14:textId="77777777" w:rsidR="00DE601A" w:rsidRDefault="004C7745" w:rsidP="00362674">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Ti</w:t>
            </w:r>
            <w:r w:rsidR="00E62D9A">
              <w:rPr>
                <w:rFonts w:ascii="Times New Roman" w:hAnsi="Times New Roman" w:cs="Times New Roman"/>
                <w:sz w:val="24"/>
                <w:szCs w:val="24"/>
                <w:lang w:val="id-ID"/>
              </w:rPr>
              <w:t>da</w:t>
            </w:r>
            <w:r w:rsidR="00362674">
              <w:rPr>
                <w:rFonts w:ascii="Times New Roman" w:hAnsi="Times New Roman" w:cs="Times New Roman"/>
                <w:sz w:val="24"/>
                <w:szCs w:val="24"/>
                <w:lang w:val="id-ID"/>
              </w:rPr>
              <w:t>k terlalu lama.</w:t>
            </w:r>
          </w:p>
        </w:tc>
      </w:tr>
      <w:tr w:rsidR="00DE601A" w14:paraId="08AC7FC8" w14:textId="77777777" w:rsidTr="00513DB7">
        <w:tc>
          <w:tcPr>
            <w:tcW w:w="0" w:type="auto"/>
            <w:vAlign w:val="center"/>
          </w:tcPr>
          <w:p w14:paraId="3BD4E6F7" w14:textId="77777777" w:rsidR="00DE601A" w:rsidRDefault="00DE601A" w:rsidP="00DE601A">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3930" w:type="dxa"/>
          </w:tcPr>
          <w:p w14:paraId="71AD5623" w14:textId="77777777" w:rsidR="00DE601A" w:rsidRDefault="00597D08" w:rsidP="00A611C4">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ran saudara untuk Bidang</w:t>
            </w:r>
            <w:r w:rsidR="00310985">
              <w:rPr>
                <w:rFonts w:ascii="Times New Roman" w:hAnsi="Times New Roman" w:cs="Times New Roman"/>
                <w:sz w:val="24"/>
                <w:szCs w:val="24"/>
                <w:lang w:val="id-ID"/>
              </w:rPr>
              <w:t xml:space="preserve"> Pemberdayaan Pe</w:t>
            </w:r>
            <w:r>
              <w:rPr>
                <w:rFonts w:ascii="Times New Roman" w:hAnsi="Times New Roman" w:cs="Times New Roman"/>
                <w:sz w:val="24"/>
                <w:szCs w:val="24"/>
                <w:lang w:val="id-ID"/>
              </w:rPr>
              <w:t xml:space="preserve">rempuan dan </w:t>
            </w:r>
            <w:r>
              <w:rPr>
                <w:rFonts w:ascii="Times New Roman" w:hAnsi="Times New Roman" w:cs="Times New Roman"/>
                <w:sz w:val="24"/>
                <w:szCs w:val="24"/>
                <w:lang w:val="id-ID"/>
              </w:rPr>
              <w:lastRenderedPageBreak/>
              <w:t>Perlindungan Anak (</w:t>
            </w:r>
            <w:r w:rsidR="00310985">
              <w:rPr>
                <w:rFonts w:ascii="Times New Roman" w:hAnsi="Times New Roman" w:cs="Times New Roman"/>
                <w:sz w:val="24"/>
                <w:szCs w:val="24"/>
                <w:lang w:val="id-ID"/>
              </w:rPr>
              <w:t>P2PA) dalam menangani tindakan kekerasan terhadap anak ?</w:t>
            </w:r>
          </w:p>
        </w:tc>
        <w:tc>
          <w:tcPr>
            <w:tcW w:w="3438" w:type="dxa"/>
          </w:tcPr>
          <w:p w14:paraId="21CE76B3" w14:textId="77777777" w:rsidR="00DE601A" w:rsidRDefault="00684D93" w:rsidP="00455691">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Lebih</w:t>
            </w:r>
            <w:r w:rsidR="00E62D9A">
              <w:rPr>
                <w:rFonts w:ascii="Times New Roman" w:hAnsi="Times New Roman" w:cs="Times New Roman"/>
                <w:sz w:val="24"/>
                <w:szCs w:val="24"/>
                <w:lang w:val="id-ID"/>
              </w:rPr>
              <w:t xml:space="preserve"> memberikan pelayanan </w:t>
            </w:r>
            <w:r>
              <w:rPr>
                <w:rFonts w:ascii="Times New Roman" w:hAnsi="Times New Roman" w:cs="Times New Roman"/>
                <w:sz w:val="24"/>
                <w:szCs w:val="24"/>
                <w:lang w:val="id-ID"/>
              </w:rPr>
              <w:t xml:space="preserve">yang baik </w:t>
            </w:r>
            <w:r w:rsidR="00E62D9A">
              <w:rPr>
                <w:rFonts w:ascii="Times New Roman" w:hAnsi="Times New Roman" w:cs="Times New Roman"/>
                <w:sz w:val="24"/>
                <w:szCs w:val="24"/>
                <w:lang w:val="id-ID"/>
              </w:rPr>
              <w:t xml:space="preserve">dan perlindungan </w:t>
            </w:r>
            <w:r w:rsidR="00E62D9A">
              <w:rPr>
                <w:rFonts w:ascii="Times New Roman" w:hAnsi="Times New Roman" w:cs="Times New Roman"/>
                <w:sz w:val="24"/>
                <w:szCs w:val="24"/>
                <w:lang w:val="id-ID"/>
              </w:rPr>
              <w:lastRenderedPageBreak/>
              <w:t xml:space="preserve">untuk anak – anak yang mengalami kekerasan seperti aku. </w:t>
            </w:r>
          </w:p>
        </w:tc>
      </w:tr>
    </w:tbl>
    <w:p w14:paraId="5CAECB76" w14:textId="77777777" w:rsidR="00900ACB" w:rsidRPr="00DE601A" w:rsidRDefault="00900ACB" w:rsidP="00455691">
      <w:pPr>
        <w:spacing w:line="480" w:lineRule="auto"/>
        <w:rPr>
          <w:rFonts w:ascii="Times New Roman" w:hAnsi="Times New Roman" w:cs="Times New Roman"/>
          <w:sz w:val="24"/>
          <w:szCs w:val="24"/>
          <w:lang w:val="id-ID"/>
        </w:rPr>
      </w:pPr>
    </w:p>
    <w:p w14:paraId="38C0435C" w14:textId="77777777" w:rsidR="00900ACB" w:rsidRDefault="00900ACB" w:rsidP="00455691">
      <w:pPr>
        <w:spacing w:line="480" w:lineRule="auto"/>
        <w:rPr>
          <w:rFonts w:ascii="Times New Roman" w:hAnsi="Times New Roman" w:cs="Times New Roman"/>
          <w:b/>
          <w:sz w:val="24"/>
          <w:szCs w:val="24"/>
          <w:lang w:val="id-ID"/>
        </w:rPr>
      </w:pPr>
    </w:p>
    <w:p w14:paraId="42E503ED" w14:textId="77777777" w:rsidR="00900ACB" w:rsidRDefault="00900ACB" w:rsidP="00455691">
      <w:pPr>
        <w:spacing w:line="480" w:lineRule="auto"/>
        <w:rPr>
          <w:rFonts w:ascii="Times New Roman" w:hAnsi="Times New Roman" w:cs="Times New Roman"/>
          <w:b/>
          <w:sz w:val="24"/>
          <w:szCs w:val="24"/>
          <w:lang w:val="id-ID"/>
        </w:rPr>
      </w:pPr>
    </w:p>
    <w:p w14:paraId="66D47D54" w14:textId="77777777" w:rsidR="00900ACB" w:rsidRDefault="00900ACB" w:rsidP="00455691">
      <w:pPr>
        <w:spacing w:line="480" w:lineRule="auto"/>
        <w:rPr>
          <w:rFonts w:ascii="Times New Roman" w:hAnsi="Times New Roman" w:cs="Times New Roman"/>
          <w:b/>
          <w:sz w:val="24"/>
          <w:szCs w:val="24"/>
          <w:lang w:val="id-ID"/>
        </w:rPr>
      </w:pPr>
    </w:p>
    <w:p w14:paraId="00D8DE61" w14:textId="77777777" w:rsidR="00A16166" w:rsidRDefault="00A16166" w:rsidP="00455691">
      <w:pPr>
        <w:spacing w:line="480" w:lineRule="auto"/>
        <w:rPr>
          <w:rFonts w:ascii="Times New Roman" w:hAnsi="Times New Roman" w:cs="Times New Roman"/>
          <w:b/>
          <w:sz w:val="24"/>
          <w:szCs w:val="24"/>
          <w:lang w:val="id-ID"/>
        </w:rPr>
      </w:pPr>
    </w:p>
    <w:p w14:paraId="1AD7E111" w14:textId="77777777" w:rsidR="00A16166" w:rsidRDefault="00A16166" w:rsidP="00455691">
      <w:pPr>
        <w:spacing w:line="480" w:lineRule="auto"/>
        <w:rPr>
          <w:rFonts w:ascii="Times New Roman" w:hAnsi="Times New Roman" w:cs="Times New Roman"/>
          <w:b/>
          <w:sz w:val="24"/>
          <w:szCs w:val="24"/>
          <w:lang w:val="id-ID"/>
        </w:rPr>
      </w:pPr>
    </w:p>
    <w:p w14:paraId="66E21AFF" w14:textId="77777777" w:rsidR="00A16166" w:rsidRDefault="00A16166" w:rsidP="00455691">
      <w:pPr>
        <w:spacing w:line="480" w:lineRule="auto"/>
        <w:rPr>
          <w:rFonts w:ascii="Times New Roman" w:hAnsi="Times New Roman" w:cs="Times New Roman"/>
          <w:b/>
          <w:sz w:val="24"/>
          <w:szCs w:val="24"/>
          <w:lang w:val="id-ID"/>
        </w:rPr>
      </w:pPr>
    </w:p>
    <w:p w14:paraId="0B329B78" w14:textId="77777777" w:rsidR="00A16166" w:rsidRDefault="00A16166" w:rsidP="00455691">
      <w:pPr>
        <w:spacing w:line="480" w:lineRule="auto"/>
        <w:rPr>
          <w:rFonts w:ascii="Times New Roman" w:hAnsi="Times New Roman" w:cs="Times New Roman"/>
          <w:b/>
          <w:sz w:val="24"/>
          <w:szCs w:val="24"/>
          <w:lang w:val="id-ID"/>
        </w:rPr>
      </w:pPr>
    </w:p>
    <w:p w14:paraId="2F82F8E7" w14:textId="77777777" w:rsidR="00A16166" w:rsidRDefault="00A16166" w:rsidP="00455691">
      <w:pPr>
        <w:spacing w:line="480" w:lineRule="auto"/>
        <w:rPr>
          <w:rFonts w:ascii="Times New Roman" w:hAnsi="Times New Roman" w:cs="Times New Roman"/>
          <w:b/>
          <w:sz w:val="24"/>
          <w:szCs w:val="24"/>
          <w:lang w:val="id-ID"/>
        </w:rPr>
      </w:pPr>
    </w:p>
    <w:p w14:paraId="4E937322" w14:textId="77777777" w:rsidR="00CF78AC" w:rsidRDefault="00CF78AC" w:rsidP="00455691">
      <w:pPr>
        <w:spacing w:line="480" w:lineRule="auto"/>
        <w:rPr>
          <w:rFonts w:ascii="Times New Roman" w:hAnsi="Times New Roman" w:cs="Times New Roman"/>
          <w:b/>
          <w:sz w:val="24"/>
          <w:szCs w:val="24"/>
          <w:lang w:val="id-ID"/>
        </w:rPr>
      </w:pPr>
    </w:p>
    <w:p w14:paraId="09B4C88E" w14:textId="77777777" w:rsidR="00CF78AC" w:rsidRDefault="00CF78AC" w:rsidP="00455691">
      <w:pPr>
        <w:spacing w:line="480" w:lineRule="auto"/>
        <w:rPr>
          <w:rFonts w:ascii="Times New Roman" w:hAnsi="Times New Roman" w:cs="Times New Roman"/>
          <w:b/>
          <w:sz w:val="24"/>
          <w:szCs w:val="24"/>
          <w:lang w:val="id-ID"/>
        </w:rPr>
      </w:pPr>
    </w:p>
    <w:p w14:paraId="777EA3F5" w14:textId="77777777" w:rsidR="00A16166" w:rsidRDefault="00A16166" w:rsidP="00455691">
      <w:pPr>
        <w:spacing w:line="480" w:lineRule="auto"/>
        <w:rPr>
          <w:rFonts w:ascii="Times New Roman" w:hAnsi="Times New Roman" w:cs="Times New Roman"/>
          <w:b/>
          <w:sz w:val="24"/>
          <w:szCs w:val="24"/>
          <w:lang w:val="id-ID"/>
        </w:rPr>
      </w:pPr>
    </w:p>
    <w:p w14:paraId="5064ECEF" w14:textId="77777777" w:rsidR="009C5EB0" w:rsidRDefault="009C5EB0" w:rsidP="00455691">
      <w:pPr>
        <w:spacing w:line="480" w:lineRule="auto"/>
        <w:rPr>
          <w:rFonts w:ascii="Times New Roman" w:hAnsi="Times New Roman" w:cs="Times New Roman"/>
          <w:b/>
          <w:sz w:val="24"/>
          <w:szCs w:val="24"/>
          <w:lang w:val="id-ID"/>
        </w:rPr>
      </w:pPr>
    </w:p>
    <w:p w14:paraId="4AE25B46" w14:textId="77777777" w:rsidR="00AF585C" w:rsidRDefault="00AF585C" w:rsidP="00455691">
      <w:pPr>
        <w:spacing w:line="480" w:lineRule="auto"/>
        <w:rPr>
          <w:rFonts w:ascii="Times New Roman" w:hAnsi="Times New Roman" w:cs="Times New Roman"/>
          <w:b/>
          <w:sz w:val="24"/>
          <w:szCs w:val="24"/>
          <w:lang w:val="id-ID"/>
        </w:rPr>
      </w:pPr>
    </w:p>
    <w:p w14:paraId="68D46D16" w14:textId="77777777" w:rsidR="009C5EB0" w:rsidRDefault="009C5EB0" w:rsidP="009C5EB0">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3869CAF8" w14:textId="77777777" w:rsidR="009C5EB0" w:rsidRDefault="009C5EB0" w:rsidP="009C5EB0">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DOMAN WAWANCARA</w:t>
      </w:r>
    </w:p>
    <w:p w14:paraId="4D9C6E19" w14:textId="77777777" w:rsidR="009C5EB0" w:rsidRDefault="009C5EB0" w:rsidP="009C5EB0">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Korban Kekerasan Terhadap Anak (terdata di Bidang P2PA Kota Tegal )</w:t>
      </w:r>
    </w:p>
    <w:p w14:paraId="0538A567" w14:textId="77777777" w:rsidR="009C5EB0" w:rsidRDefault="009C5EB0" w:rsidP="009C5EB0">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Nama Informan</w:t>
      </w:r>
      <w:r>
        <w:rPr>
          <w:rFonts w:ascii="Times New Roman" w:hAnsi="Times New Roman" w:cs="Times New Roman"/>
          <w:sz w:val="24"/>
          <w:szCs w:val="24"/>
          <w:lang w:val="id-ID"/>
        </w:rPr>
        <w:tab/>
        <w:t>:</w:t>
      </w:r>
      <w:r>
        <w:rPr>
          <w:rFonts w:ascii="Times New Roman" w:hAnsi="Times New Roman" w:cs="Times New Roman"/>
          <w:sz w:val="24"/>
          <w:szCs w:val="24"/>
          <w:lang w:val="id-ID"/>
        </w:rPr>
        <w:tab/>
        <w:t>Berinisial (MEM)</w:t>
      </w:r>
    </w:p>
    <w:p w14:paraId="692E1E9B" w14:textId="77777777" w:rsidR="009C5EB0" w:rsidRDefault="009C5EB0" w:rsidP="009C5EB0">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Hari / Tanggal Wawancara</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t>Jumat, 7 Juli 2023</w:t>
      </w:r>
    </w:p>
    <w:p w14:paraId="2959175F" w14:textId="77777777" w:rsidR="009C5EB0" w:rsidRDefault="009C5EB0" w:rsidP="009C5EB0">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Waktu</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t xml:space="preserve">11 : 00 – Selesai </w:t>
      </w:r>
    </w:p>
    <w:p w14:paraId="59E2630A" w14:textId="77777777" w:rsidR="009C5EB0" w:rsidRPr="00466242" w:rsidRDefault="009C5EB0" w:rsidP="00595C2D">
      <w:pPr>
        <w:tabs>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sz w:val="24"/>
          <w:szCs w:val="24"/>
          <w:lang w:val="id-ID"/>
        </w:rPr>
        <w:t>Tempat</w:t>
      </w:r>
      <w:r>
        <w:rPr>
          <w:rFonts w:ascii="Times New Roman" w:hAnsi="Times New Roman" w:cs="Times New Roman"/>
          <w:sz w:val="24"/>
          <w:szCs w:val="24"/>
          <w:lang w:val="id-ID"/>
        </w:rPr>
        <w:tab/>
        <w:t>:</w:t>
      </w:r>
      <w:r w:rsidR="00595C2D">
        <w:rPr>
          <w:rFonts w:ascii="Times New Roman" w:hAnsi="Times New Roman" w:cs="Times New Roman"/>
          <w:sz w:val="24"/>
          <w:szCs w:val="24"/>
          <w:lang w:val="id-ID"/>
        </w:rPr>
        <w:tab/>
        <w:t>Kelurahan Panggung Kec. Tegal Timur</w:t>
      </w:r>
    </w:p>
    <w:tbl>
      <w:tblPr>
        <w:tblStyle w:val="TableGrid"/>
        <w:tblW w:w="0" w:type="auto"/>
        <w:tblInd w:w="108" w:type="dxa"/>
        <w:tblLook w:val="04A0" w:firstRow="1" w:lastRow="0" w:firstColumn="1" w:lastColumn="0" w:noHBand="0" w:noVBand="1"/>
      </w:tblPr>
      <w:tblGrid>
        <w:gridCol w:w="570"/>
        <w:gridCol w:w="3930"/>
        <w:gridCol w:w="3438"/>
      </w:tblGrid>
      <w:tr w:rsidR="009C5EB0" w14:paraId="740D5FB1" w14:textId="77777777" w:rsidTr="00FD29D3">
        <w:trPr>
          <w:tblHeader/>
        </w:trPr>
        <w:tc>
          <w:tcPr>
            <w:tcW w:w="0" w:type="auto"/>
            <w:vAlign w:val="center"/>
          </w:tcPr>
          <w:p w14:paraId="5CFE5411"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3930" w:type="dxa"/>
            <w:vAlign w:val="center"/>
          </w:tcPr>
          <w:p w14:paraId="23EBFD6C"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rtanyaan</w:t>
            </w:r>
          </w:p>
        </w:tc>
        <w:tc>
          <w:tcPr>
            <w:tcW w:w="3438" w:type="dxa"/>
            <w:vAlign w:val="center"/>
          </w:tcPr>
          <w:p w14:paraId="2F65EBA2"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awaban</w:t>
            </w:r>
          </w:p>
        </w:tc>
      </w:tr>
      <w:tr w:rsidR="009C5EB0" w14:paraId="1458F489" w14:textId="77777777" w:rsidTr="00FD29D3">
        <w:tc>
          <w:tcPr>
            <w:tcW w:w="0" w:type="auto"/>
            <w:vAlign w:val="center"/>
          </w:tcPr>
          <w:p w14:paraId="401D1232"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930" w:type="dxa"/>
          </w:tcPr>
          <w:p w14:paraId="364FDC9C" w14:textId="77777777" w:rsidR="009C5EB0" w:rsidRDefault="009C5EB0"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saudara pernah mengalami tindakan kekerasan ? </w:t>
            </w:r>
          </w:p>
        </w:tc>
        <w:tc>
          <w:tcPr>
            <w:tcW w:w="3438" w:type="dxa"/>
          </w:tcPr>
          <w:p w14:paraId="30CF1B59" w14:textId="77777777" w:rsidR="009C5EB0" w:rsidRDefault="00CC23BB"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ya </w:t>
            </w:r>
            <w:r w:rsidR="009C5EB0">
              <w:rPr>
                <w:rFonts w:ascii="Times New Roman" w:hAnsi="Times New Roman" w:cs="Times New Roman"/>
                <w:sz w:val="24"/>
                <w:szCs w:val="24"/>
                <w:lang w:val="id-ID"/>
              </w:rPr>
              <w:t>pernah mengalami</w:t>
            </w:r>
          </w:p>
        </w:tc>
      </w:tr>
      <w:tr w:rsidR="009C5EB0" w14:paraId="79EFDF38" w14:textId="77777777" w:rsidTr="00FD29D3">
        <w:tc>
          <w:tcPr>
            <w:tcW w:w="0" w:type="auto"/>
            <w:vAlign w:val="center"/>
          </w:tcPr>
          <w:p w14:paraId="33A9DF06"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930" w:type="dxa"/>
          </w:tcPr>
          <w:p w14:paraId="16DDA5F3"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bentuk tindakan kekerasan yang saudara dapatkan ?</w:t>
            </w:r>
          </w:p>
        </w:tc>
        <w:tc>
          <w:tcPr>
            <w:tcW w:w="3438" w:type="dxa"/>
          </w:tcPr>
          <w:p w14:paraId="50341AAB" w14:textId="77777777" w:rsidR="009C5EB0" w:rsidRDefault="009C5EB0" w:rsidP="00FD29D3">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Kekerasan seksual.</w:t>
            </w:r>
          </w:p>
        </w:tc>
      </w:tr>
      <w:tr w:rsidR="009C5EB0" w14:paraId="5814FECE" w14:textId="77777777" w:rsidTr="00FD29D3">
        <w:tc>
          <w:tcPr>
            <w:tcW w:w="0" w:type="auto"/>
            <w:vAlign w:val="center"/>
          </w:tcPr>
          <w:p w14:paraId="02536407"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3930" w:type="dxa"/>
          </w:tcPr>
          <w:p w14:paraId="54311D9C"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ri umur berapa saudara mendapatkan tindakan kekerasan tersebut ?</w:t>
            </w:r>
          </w:p>
        </w:tc>
        <w:tc>
          <w:tcPr>
            <w:tcW w:w="3438" w:type="dxa"/>
          </w:tcPr>
          <w:p w14:paraId="7B49C4EF" w14:textId="77777777" w:rsidR="009C5EB0" w:rsidRDefault="00540380" w:rsidP="00FD29D3">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6</w:t>
            </w:r>
            <w:r w:rsidR="00CC23BB">
              <w:rPr>
                <w:rFonts w:ascii="Times New Roman" w:hAnsi="Times New Roman" w:cs="Times New Roman"/>
                <w:sz w:val="24"/>
                <w:szCs w:val="24"/>
                <w:lang w:val="id-ID"/>
              </w:rPr>
              <w:t xml:space="preserve"> </w:t>
            </w:r>
            <w:r w:rsidR="009C5EB0">
              <w:rPr>
                <w:rFonts w:ascii="Times New Roman" w:hAnsi="Times New Roman" w:cs="Times New Roman"/>
                <w:sz w:val="24"/>
                <w:szCs w:val="24"/>
                <w:lang w:val="id-ID"/>
              </w:rPr>
              <w:t>tahun.</w:t>
            </w:r>
          </w:p>
        </w:tc>
      </w:tr>
      <w:tr w:rsidR="009C5EB0" w14:paraId="24BD66CA" w14:textId="77777777" w:rsidTr="00FD29D3">
        <w:tc>
          <w:tcPr>
            <w:tcW w:w="0" w:type="auto"/>
            <w:vAlign w:val="center"/>
          </w:tcPr>
          <w:p w14:paraId="388019F3"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3930" w:type="dxa"/>
          </w:tcPr>
          <w:p w14:paraId="25705572"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iapa pelaku yang melakukan tindakan kekerasan terhadap saudara ?</w:t>
            </w:r>
          </w:p>
        </w:tc>
        <w:tc>
          <w:tcPr>
            <w:tcW w:w="3438" w:type="dxa"/>
          </w:tcPr>
          <w:p w14:paraId="618ACBE8" w14:textId="77777777" w:rsidR="009C5EB0" w:rsidRDefault="00CC23BB" w:rsidP="00FD29D3">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yah tiri </w:t>
            </w:r>
            <w:r w:rsidR="009C5EB0">
              <w:rPr>
                <w:rFonts w:ascii="Times New Roman" w:hAnsi="Times New Roman" w:cs="Times New Roman"/>
                <w:sz w:val="24"/>
                <w:szCs w:val="24"/>
                <w:lang w:val="id-ID"/>
              </w:rPr>
              <w:t>.</w:t>
            </w:r>
          </w:p>
        </w:tc>
      </w:tr>
      <w:tr w:rsidR="009C5EB0" w14:paraId="41D1549B" w14:textId="77777777" w:rsidTr="00FD29D3">
        <w:tc>
          <w:tcPr>
            <w:tcW w:w="0" w:type="auto"/>
            <w:vAlign w:val="center"/>
          </w:tcPr>
          <w:p w14:paraId="111D0F41"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3930" w:type="dxa"/>
          </w:tcPr>
          <w:p w14:paraId="22DEE91C"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erasaan saudara ketika mengalami tindakan kekerasan ?</w:t>
            </w:r>
          </w:p>
        </w:tc>
        <w:tc>
          <w:tcPr>
            <w:tcW w:w="3438" w:type="dxa"/>
          </w:tcPr>
          <w:p w14:paraId="5CA1AF5C" w14:textId="77777777" w:rsidR="009C5EB0" w:rsidRDefault="00CC23BB" w:rsidP="00FD29D3">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takut</w:t>
            </w:r>
            <w:r w:rsidR="009C5EB0">
              <w:rPr>
                <w:rFonts w:ascii="Times New Roman" w:hAnsi="Times New Roman" w:cs="Times New Roman"/>
                <w:sz w:val="24"/>
                <w:szCs w:val="24"/>
                <w:lang w:val="id-ID"/>
              </w:rPr>
              <w:t xml:space="preserve"> dan trauma.</w:t>
            </w:r>
          </w:p>
        </w:tc>
      </w:tr>
      <w:tr w:rsidR="009C5EB0" w14:paraId="374B48D7" w14:textId="77777777" w:rsidTr="00FD29D3">
        <w:tc>
          <w:tcPr>
            <w:tcW w:w="0" w:type="auto"/>
            <w:vAlign w:val="center"/>
          </w:tcPr>
          <w:p w14:paraId="16A7A5A3"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6.</w:t>
            </w:r>
          </w:p>
        </w:tc>
        <w:tc>
          <w:tcPr>
            <w:tcW w:w="3930" w:type="dxa"/>
          </w:tcPr>
          <w:p w14:paraId="388A2433"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saudara mengetahui tentang Dinas Pengendalian Penduduk dan Keluarga Berencana, Pemberdayaan Perempuan dan Perlindungan Anak (DPPKBP2PA) terutama bidang Bidang Pemberdayaan Perempuan dan Perlindungan Anak (P2PA) dapat memberikan perlindungan terhadap anak korban kekerasan ?</w:t>
            </w:r>
          </w:p>
        </w:tc>
        <w:tc>
          <w:tcPr>
            <w:tcW w:w="3438" w:type="dxa"/>
          </w:tcPr>
          <w:p w14:paraId="269B8508" w14:textId="77777777" w:rsidR="009C5EB0" w:rsidRDefault="00CC23BB"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bu dan keluarga</w:t>
            </w:r>
            <w:r w:rsidR="009C5EB0">
              <w:rPr>
                <w:rFonts w:ascii="Times New Roman" w:hAnsi="Times New Roman" w:cs="Times New Roman"/>
                <w:sz w:val="24"/>
                <w:szCs w:val="24"/>
                <w:lang w:val="id-ID"/>
              </w:rPr>
              <w:t xml:space="preserve"> yang tau sampai lapor ke dinas.</w:t>
            </w:r>
          </w:p>
        </w:tc>
      </w:tr>
      <w:tr w:rsidR="009C5EB0" w14:paraId="5DA8F8AE" w14:textId="77777777" w:rsidTr="00FD29D3">
        <w:tc>
          <w:tcPr>
            <w:tcW w:w="0" w:type="auto"/>
            <w:vAlign w:val="center"/>
          </w:tcPr>
          <w:p w14:paraId="5E363E24"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3930" w:type="dxa"/>
          </w:tcPr>
          <w:p w14:paraId="61FAC358"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kah setelah saudara melapor ke Bidang Pemberdayaan Perempuan dan Perlindungan Anak (P2PA) mendapat perlindungan ? Dan apakah saudara merasakan perlindungan tersebut ?</w:t>
            </w:r>
          </w:p>
        </w:tc>
        <w:tc>
          <w:tcPr>
            <w:tcW w:w="3438" w:type="dxa"/>
          </w:tcPr>
          <w:p w14:paraId="6C24DFC2" w14:textId="77777777" w:rsidR="009C5EB0" w:rsidRDefault="00CC23BB"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dapatkan dan </w:t>
            </w:r>
            <w:r w:rsidR="009C5EB0">
              <w:rPr>
                <w:rFonts w:ascii="Times New Roman" w:hAnsi="Times New Roman" w:cs="Times New Roman"/>
                <w:sz w:val="24"/>
                <w:szCs w:val="24"/>
                <w:lang w:val="id-ID"/>
              </w:rPr>
              <w:t>merasa tenang karena diberi perlindungan dari dinas.</w:t>
            </w:r>
          </w:p>
        </w:tc>
      </w:tr>
      <w:tr w:rsidR="009C5EB0" w14:paraId="76B26FF3" w14:textId="77777777" w:rsidTr="00FD29D3">
        <w:tc>
          <w:tcPr>
            <w:tcW w:w="0" w:type="auto"/>
            <w:vAlign w:val="center"/>
          </w:tcPr>
          <w:p w14:paraId="365917EF"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3930" w:type="dxa"/>
          </w:tcPr>
          <w:p w14:paraId="12F7F4CF"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yang membuat saudara melapor ke Bidang Pemberdayaan Perempuan dan Perlindungan Anak (P2PA) ?</w:t>
            </w:r>
          </w:p>
        </w:tc>
        <w:tc>
          <w:tcPr>
            <w:tcW w:w="3438" w:type="dxa"/>
          </w:tcPr>
          <w:p w14:paraId="4D775987" w14:textId="77777777" w:rsidR="009C5EB0" w:rsidRDefault="00CC23BB"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gar ayah tiri nya</w:t>
            </w:r>
            <w:r w:rsidR="009C5EB0">
              <w:rPr>
                <w:rFonts w:ascii="Times New Roman" w:hAnsi="Times New Roman" w:cs="Times New Roman"/>
                <w:sz w:val="24"/>
                <w:szCs w:val="24"/>
                <w:lang w:val="id-ID"/>
              </w:rPr>
              <w:t xml:space="preserve"> mendapat hukuman dan balasan yang seharusnya didapatkan atas </w:t>
            </w:r>
            <w:r>
              <w:rPr>
                <w:rFonts w:ascii="Times New Roman" w:hAnsi="Times New Roman" w:cs="Times New Roman"/>
                <w:sz w:val="24"/>
                <w:szCs w:val="24"/>
                <w:lang w:val="id-ID"/>
              </w:rPr>
              <w:t>perbuatannya dan supaya anaknya</w:t>
            </w:r>
            <w:r w:rsidR="009C5EB0">
              <w:rPr>
                <w:rFonts w:ascii="Times New Roman" w:hAnsi="Times New Roman" w:cs="Times New Roman"/>
                <w:sz w:val="24"/>
                <w:szCs w:val="24"/>
                <w:lang w:val="id-ID"/>
              </w:rPr>
              <w:t xml:space="preserve"> mendapatkan perlindungan.</w:t>
            </w:r>
          </w:p>
        </w:tc>
      </w:tr>
      <w:tr w:rsidR="009C5EB0" w14:paraId="35013CFC" w14:textId="77777777" w:rsidTr="00FD29D3">
        <w:tc>
          <w:tcPr>
            <w:tcW w:w="0" w:type="auto"/>
            <w:vAlign w:val="center"/>
          </w:tcPr>
          <w:p w14:paraId="367DAA4D"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3930" w:type="dxa"/>
          </w:tcPr>
          <w:p w14:paraId="0DFB0A8B"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respon Bidang </w:t>
            </w:r>
            <w:r>
              <w:rPr>
                <w:rFonts w:ascii="Times New Roman" w:hAnsi="Times New Roman" w:cs="Times New Roman"/>
                <w:sz w:val="24"/>
                <w:szCs w:val="24"/>
                <w:lang w:val="id-ID"/>
              </w:rPr>
              <w:lastRenderedPageBreak/>
              <w:t>Pemberdayaan Perempuan dan Perlindungan Anak (P2PA) ketika saudara melaporkan tindakan kekerasan yang saudara dapatkan ?</w:t>
            </w:r>
          </w:p>
        </w:tc>
        <w:tc>
          <w:tcPr>
            <w:tcW w:w="3438" w:type="dxa"/>
          </w:tcPr>
          <w:p w14:paraId="72D01D4E" w14:textId="77777777" w:rsidR="009C5EB0" w:rsidRDefault="00CC23BB"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sponnya baik</w:t>
            </w:r>
            <w:r w:rsidR="009C5EB0">
              <w:rPr>
                <w:rFonts w:ascii="Times New Roman" w:hAnsi="Times New Roman" w:cs="Times New Roman"/>
                <w:sz w:val="24"/>
                <w:szCs w:val="24"/>
                <w:lang w:val="id-ID"/>
              </w:rPr>
              <w:t xml:space="preserve"> diberi </w:t>
            </w:r>
            <w:r w:rsidR="009C5EB0">
              <w:rPr>
                <w:rFonts w:ascii="Times New Roman" w:hAnsi="Times New Roman" w:cs="Times New Roman"/>
                <w:sz w:val="24"/>
                <w:szCs w:val="24"/>
                <w:lang w:val="id-ID"/>
              </w:rPr>
              <w:lastRenderedPageBreak/>
              <w:t>penanganan dengan baik.</w:t>
            </w:r>
          </w:p>
        </w:tc>
      </w:tr>
      <w:tr w:rsidR="009C5EB0" w14:paraId="7EEDD189" w14:textId="77777777" w:rsidTr="00FD29D3">
        <w:tc>
          <w:tcPr>
            <w:tcW w:w="0" w:type="auto"/>
            <w:vAlign w:val="center"/>
          </w:tcPr>
          <w:p w14:paraId="0B8D6EEF"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0.</w:t>
            </w:r>
          </w:p>
        </w:tc>
        <w:tc>
          <w:tcPr>
            <w:tcW w:w="3930" w:type="dxa"/>
          </w:tcPr>
          <w:p w14:paraId="4BE58311"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elayanan dari Bidang Pemberdayaan Perempuan dan Perlindungan anak (P2PA) pada saat menangani kasus kekerasan yang saudara dapatkan ?</w:t>
            </w:r>
          </w:p>
        </w:tc>
        <w:tc>
          <w:tcPr>
            <w:tcW w:w="3438" w:type="dxa"/>
          </w:tcPr>
          <w:p w14:paraId="3EE1FE84" w14:textId="77777777" w:rsidR="009C5EB0" w:rsidRDefault="009C5EB0" w:rsidP="00FD29D3">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Pelayanan dinas sangat baik.</w:t>
            </w:r>
          </w:p>
        </w:tc>
      </w:tr>
      <w:tr w:rsidR="009C5EB0" w14:paraId="1D5DC5BB" w14:textId="77777777" w:rsidTr="00FD29D3">
        <w:tc>
          <w:tcPr>
            <w:tcW w:w="0" w:type="auto"/>
            <w:vAlign w:val="center"/>
          </w:tcPr>
          <w:p w14:paraId="048C6ED5"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3930" w:type="dxa"/>
          </w:tcPr>
          <w:p w14:paraId="1A8490D0"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pendapat saudara mengenai peran Bidang Pemberdayaan Perempuan dan Perlindungan Anak (P2PA) dalam menangani tindakan kekerasan terhadap anak ? Dan apakah perannya sudah terlaksana dengan baik ?</w:t>
            </w:r>
          </w:p>
        </w:tc>
        <w:tc>
          <w:tcPr>
            <w:tcW w:w="3438" w:type="dxa"/>
          </w:tcPr>
          <w:p w14:paraId="6AB42E36" w14:textId="77777777" w:rsidR="009C5EB0" w:rsidRDefault="009C5EB0"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 dinas sangat baik, dapat membantu anak – anak yang mengalami kekerasan seperti aku.</w:t>
            </w:r>
            <w:r w:rsidR="00D327BA">
              <w:rPr>
                <w:rFonts w:ascii="Times New Roman" w:hAnsi="Times New Roman" w:cs="Times New Roman"/>
                <w:sz w:val="24"/>
                <w:szCs w:val="24"/>
                <w:lang w:val="id-ID"/>
              </w:rPr>
              <w:t xml:space="preserve"> Sudah.</w:t>
            </w:r>
          </w:p>
        </w:tc>
      </w:tr>
      <w:tr w:rsidR="009C5EB0" w14:paraId="5F1DF94A" w14:textId="77777777" w:rsidTr="00FD29D3">
        <w:tc>
          <w:tcPr>
            <w:tcW w:w="0" w:type="auto"/>
            <w:vAlign w:val="center"/>
          </w:tcPr>
          <w:p w14:paraId="317750EE"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3930" w:type="dxa"/>
          </w:tcPr>
          <w:p w14:paraId="49688491"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bentuk layanan perlindungan yang saudara dapatkan dari Bidang Pemberdayaan Perempuan dan Perlindungan Anak (P2PA) ?</w:t>
            </w:r>
          </w:p>
        </w:tc>
        <w:tc>
          <w:tcPr>
            <w:tcW w:w="3438" w:type="dxa"/>
          </w:tcPr>
          <w:p w14:paraId="49B27ACD" w14:textId="77777777" w:rsidR="009C5EB0" w:rsidRDefault="009C5EB0"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yanan pendampingan hukum</w:t>
            </w:r>
          </w:p>
        </w:tc>
      </w:tr>
      <w:tr w:rsidR="009C5EB0" w14:paraId="40837354" w14:textId="77777777" w:rsidTr="00FD29D3">
        <w:tc>
          <w:tcPr>
            <w:tcW w:w="0" w:type="auto"/>
            <w:vAlign w:val="center"/>
          </w:tcPr>
          <w:p w14:paraId="1BF17E87"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3930" w:type="dxa"/>
          </w:tcPr>
          <w:p w14:paraId="1A8FB113"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akah Bidang Pemberdayan Perempuan dan Perlindungan Anak (P2PA) melakukan kunjungan lanjut </w:t>
            </w:r>
            <w:r>
              <w:rPr>
                <w:rFonts w:ascii="Times New Roman" w:hAnsi="Times New Roman" w:cs="Times New Roman"/>
                <w:sz w:val="24"/>
                <w:szCs w:val="24"/>
                <w:lang w:val="id-ID"/>
              </w:rPr>
              <w:lastRenderedPageBreak/>
              <w:t>kepada saudara setelah kasus dinyatakan selesai ?</w:t>
            </w:r>
          </w:p>
        </w:tc>
        <w:tc>
          <w:tcPr>
            <w:tcW w:w="3438" w:type="dxa"/>
          </w:tcPr>
          <w:p w14:paraId="1588E9F1" w14:textId="77777777" w:rsidR="009C5EB0" w:rsidRDefault="009C5EB0" w:rsidP="0024151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Iya ada kunjungan lanjut</w:t>
            </w:r>
            <w:r w:rsidR="0024151B">
              <w:rPr>
                <w:rFonts w:ascii="Times New Roman" w:hAnsi="Times New Roman" w:cs="Times New Roman"/>
                <w:sz w:val="24"/>
                <w:szCs w:val="24"/>
                <w:lang w:val="id-ID"/>
              </w:rPr>
              <w:t>.</w:t>
            </w:r>
          </w:p>
        </w:tc>
      </w:tr>
      <w:tr w:rsidR="009C5EB0" w14:paraId="2DE63221" w14:textId="77777777" w:rsidTr="00FD29D3">
        <w:tc>
          <w:tcPr>
            <w:tcW w:w="0" w:type="auto"/>
            <w:vAlign w:val="center"/>
          </w:tcPr>
          <w:p w14:paraId="0DEC40E0"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4.</w:t>
            </w:r>
          </w:p>
        </w:tc>
        <w:tc>
          <w:tcPr>
            <w:tcW w:w="3930" w:type="dxa"/>
          </w:tcPr>
          <w:p w14:paraId="3B817F4F"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udara sangat puas terhadap pelayanan yang diberikan Bidang Pemberdayaan Perempuan dan Perlindungan Anak (P2PA) ?</w:t>
            </w:r>
          </w:p>
        </w:tc>
        <w:tc>
          <w:tcPr>
            <w:tcW w:w="3438" w:type="dxa"/>
          </w:tcPr>
          <w:p w14:paraId="71FDBA6F" w14:textId="77777777" w:rsidR="009C5EB0" w:rsidRDefault="00CC23BB" w:rsidP="009C5EB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sa sangat puas karena</w:t>
            </w:r>
            <w:r w:rsidR="009C5EB0">
              <w:rPr>
                <w:rFonts w:ascii="Times New Roman" w:hAnsi="Times New Roman" w:cs="Times New Roman"/>
                <w:sz w:val="24"/>
                <w:szCs w:val="24"/>
                <w:lang w:val="id-ID"/>
              </w:rPr>
              <w:t xml:space="preserve"> merasa nyaman oleh perlindungannya.</w:t>
            </w:r>
          </w:p>
        </w:tc>
      </w:tr>
      <w:tr w:rsidR="009C5EB0" w14:paraId="63FEA60C" w14:textId="77777777" w:rsidTr="00FD29D3">
        <w:tc>
          <w:tcPr>
            <w:tcW w:w="0" w:type="auto"/>
            <w:vAlign w:val="center"/>
          </w:tcPr>
          <w:p w14:paraId="731DF4ED"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3930" w:type="dxa"/>
          </w:tcPr>
          <w:p w14:paraId="5F4A193D"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apa lama proses Bidang Pemberdayaan Perempuan dan Perlindungan Anak (P2PA) dalam menyelesaikan kasus kekerasan yang saudara dapatkan ?</w:t>
            </w:r>
          </w:p>
        </w:tc>
        <w:tc>
          <w:tcPr>
            <w:tcW w:w="3438" w:type="dxa"/>
          </w:tcPr>
          <w:p w14:paraId="38B71DCA" w14:textId="77777777" w:rsidR="009C5EB0" w:rsidRDefault="00362674" w:rsidP="00FD29D3">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Gak tau lupa.</w:t>
            </w:r>
          </w:p>
        </w:tc>
      </w:tr>
      <w:tr w:rsidR="009C5EB0" w14:paraId="74522E9B" w14:textId="77777777" w:rsidTr="00FD29D3">
        <w:tc>
          <w:tcPr>
            <w:tcW w:w="0" w:type="auto"/>
            <w:vAlign w:val="center"/>
          </w:tcPr>
          <w:p w14:paraId="3B350821" w14:textId="77777777" w:rsidR="009C5EB0" w:rsidRDefault="009C5EB0" w:rsidP="00FD29D3">
            <w:pPr>
              <w:spacing w:line="48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3930" w:type="dxa"/>
          </w:tcPr>
          <w:p w14:paraId="7C85B7CC" w14:textId="77777777" w:rsidR="009C5EB0" w:rsidRDefault="009C5EB0" w:rsidP="00FD29D3">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pa saran saudara untuk Bidang Pemberdayaan Perempuan dan Perlindungan Anak (P2PA) dalam menangani tindakan kekerasan terhadap anak ?</w:t>
            </w:r>
          </w:p>
        </w:tc>
        <w:tc>
          <w:tcPr>
            <w:tcW w:w="3438" w:type="dxa"/>
          </w:tcPr>
          <w:p w14:paraId="30E8F6D6" w14:textId="77777777" w:rsidR="009C5EB0" w:rsidRDefault="00362674" w:rsidP="00FD29D3">
            <w:pPr>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Harus lebih baik.</w:t>
            </w:r>
          </w:p>
        </w:tc>
      </w:tr>
    </w:tbl>
    <w:p w14:paraId="0FD2D95D" w14:textId="77777777" w:rsidR="009C5EB0" w:rsidRDefault="009C5EB0" w:rsidP="00455691">
      <w:pPr>
        <w:spacing w:line="480" w:lineRule="auto"/>
        <w:rPr>
          <w:rFonts w:ascii="Times New Roman" w:hAnsi="Times New Roman" w:cs="Times New Roman"/>
          <w:b/>
          <w:sz w:val="24"/>
          <w:szCs w:val="24"/>
          <w:lang w:val="id-ID"/>
        </w:rPr>
      </w:pPr>
    </w:p>
    <w:p w14:paraId="26E96B60" w14:textId="77777777" w:rsidR="00A43A89" w:rsidRDefault="00A43A89" w:rsidP="00455691">
      <w:pPr>
        <w:spacing w:line="480" w:lineRule="auto"/>
        <w:rPr>
          <w:rFonts w:ascii="Times New Roman" w:hAnsi="Times New Roman" w:cs="Times New Roman"/>
          <w:b/>
          <w:sz w:val="24"/>
          <w:szCs w:val="24"/>
          <w:lang w:val="id-ID"/>
        </w:rPr>
      </w:pPr>
    </w:p>
    <w:p w14:paraId="63C90A41" w14:textId="77777777" w:rsidR="00A43A89" w:rsidRDefault="00A43A89" w:rsidP="00455691">
      <w:pPr>
        <w:spacing w:line="480" w:lineRule="auto"/>
        <w:rPr>
          <w:rFonts w:ascii="Times New Roman" w:hAnsi="Times New Roman" w:cs="Times New Roman"/>
          <w:b/>
          <w:sz w:val="24"/>
          <w:szCs w:val="24"/>
          <w:lang w:val="id-ID"/>
        </w:rPr>
      </w:pPr>
    </w:p>
    <w:p w14:paraId="329B4B49" w14:textId="77777777" w:rsidR="00A43A89" w:rsidRDefault="00A43A89" w:rsidP="00455691">
      <w:pPr>
        <w:spacing w:line="480" w:lineRule="auto"/>
        <w:rPr>
          <w:rFonts w:ascii="Times New Roman" w:hAnsi="Times New Roman" w:cs="Times New Roman"/>
          <w:b/>
          <w:sz w:val="24"/>
          <w:szCs w:val="24"/>
          <w:lang w:val="id-ID"/>
        </w:rPr>
      </w:pPr>
    </w:p>
    <w:p w14:paraId="0AA40A09" w14:textId="77777777" w:rsidR="009C5EB0" w:rsidRDefault="009C5EB0" w:rsidP="00455691">
      <w:pPr>
        <w:spacing w:line="480" w:lineRule="auto"/>
        <w:rPr>
          <w:rFonts w:ascii="Times New Roman" w:hAnsi="Times New Roman" w:cs="Times New Roman"/>
          <w:b/>
          <w:sz w:val="24"/>
          <w:szCs w:val="24"/>
          <w:lang w:val="id-ID"/>
        </w:rPr>
      </w:pPr>
    </w:p>
    <w:p w14:paraId="5221BEEE" w14:textId="77777777" w:rsidR="00A16166" w:rsidRDefault="00AE78F5" w:rsidP="00455691">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w:t>
      </w:r>
    </w:p>
    <w:p w14:paraId="73A68B1F" w14:textId="77777777" w:rsidR="00AE78F5" w:rsidRDefault="00AE78F5" w:rsidP="00AE78F5">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OKUMENTASI WAWANCARA</w:t>
      </w:r>
    </w:p>
    <w:p w14:paraId="57341C39" w14:textId="77777777" w:rsidR="00A16166" w:rsidRPr="00B748D7" w:rsidRDefault="009F40A6" w:rsidP="009F40A6">
      <w:pPr>
        <w:tabs>
          <w:tab w:val="left" w:pos="1260"/>
        </w:tabs>
        <w:spacing w:line="480" w:lineRule="auto"/>
        <w:ind w:left="1260" w:hanging="1260"/>
        <w:jc w:val="both"/>
        <w:rPr>
          <w:rFonts w:ascii="Times New Roman" w:hAnsi="Times New Roman" w:cs="Times New Roman"/>
          <w:sz w:val="24"/>
          <w:szCs w:val="24"/>
          <w:lang w:val="id-ID"/>
        </w:rPr>
      </w:pPr>
      <w:r>
        <w:rPr>
          <w:rFonts w:ascii="Times New Roman" w:hAnsi="Times New Roman" w:cs="Times New Roman"/>
          <w:b/>
          <w:sz w:val="24"/>
          <w:szCs w:val="24"/>
          <w:lang w:val="id-ID"/>
        </w:rPr>
        <w:t>Informan :</w:t>
      </w:r>
      <w:r>
        <w:rPr>
          <w:rFonts w:ascii="Times New Roman" w:hAnsi="Times New Roman" w:cs="Times New Roman"/>
          <w:b/>
          <w:sz w:val="24"/>
          <w:szCs w:val="24"/>
          <w:lang w:val="id-ID"/>
        </w:rPr>
        <w:tab/>
      </w:r>
      <w:r w:rsidRPr="00B748D7">
        <w:rPr>
          <w:rFonts w:ascii="Times New Roman" w:hAnsi="Times New Roman" w:cs="Times New Roman"/>
          <w:sz w:val="24"/>
          <w:szCs w:val="24"/>
          <w:lang w:val="id-ID"/>
        </w:rPr>
        <w:t>Ibu Yulia H. Pitna ( Kepala Bidang Pemberdayaan Pererempuan dan perlindungan anak (P2PA) Kota Tegal ).</w:t>
      </w:r>
    </w:p>
    <w:p w14:paraId="052B8935" w14:textId="77777777" w:rsidR="00A16166" w:rsidRDefault="00A43A89" w:rsidP="00A43A89">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33032069" wp14:editId="185E2948">
            <wp:extent cx="4276725" cy="2543175"/>
            <wp:effectExtent l="0" t="0" r="9525" b="9525"/>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724130721 - Copy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79825" cy="2545018"/>
                    </a:xfrm>
                    <a:prstGeom prst="rect">
                      <a:avLst/>
                    </a:prstGeom>
                  </pic:spPr>
                </pic:pic>
              </a:graphicData>
            </a:graphic>
          </wp:inline>
        </w:drawing>
      </w:r>
    </w:p>
    <w:p w14:paraId="723B6934" w14:textId="77777777" w:rsidR="00A43A89" w:rsidRPr="009F40A6" w:rsidRDefault="009F40A6" w:rsidP="00B748D7">
      <w:pPr>
        <w:tabs>
          <w:tab w:val="left" w:pos="1260"/>
        </w:tabs>
        <w:spacing w:line="480" w:lineRule="auto"/>
        <w:ind w:left="1260" w:hanging="1260"/>
        <w:jc w:val="both"/>
        <w:rPr>
          <w:rFonts w:ascii="Times New Roman" w:hAnsi="Times New Roman" w:cs="Times New Roman"/>
          <w:sz w:val="24"/>
          <w:szCs w:val="24"/>
          <w:lang w:val="id-ID"/>
        </w:rPr>
      </w:pPr>
      <w:r>
        <w:rPr>
          <w:rFonts w:ascii="Times New Roman" w:hAnsi="Times New Roman" w:cs="Times New Roman"/>
          <w:b/>
          <w:sz w:val="24"/>
          <w:szCs w:val="24"/>
          <w:lang w:val="id-ID"/>
        </w:rPr>
        <w:t>Informan :</w:t>
      </w:r>
      <w:r>
        <w:rPr>
          <w:rFonts w:ascii="Times New Roman" w:hAnsi="Times New Roman" w:cs="Times New Roman"/>
          <w:b/>
          <w:sz w:val="24"/>
          <w:szCs w:val="24"/>
          <w:lang w:val="id-ID"/>
        </w:rPr>
        <w:tab/>
      </w:r>
      <w:r>
        <w:rPr>
          <w:rFonts w:ascii="Times New Roman" w:hAnsi="Times New Roman" w:cs="Times New Roman"/>
          <w:sz w:val="24"/>
          <w:szCs w:val="24"/>
          <w:lang w:val="id-ID"/>
        </w:rPr>
        <w:t>Chaerandi Anggian Achmad Albani S.Psi  ( Seksi Pemenuhan Hak dan Perlindungan Anak Kota Tegal )</w:t>
      </w:r>
      <w:r w:rsidR="00B748D7">
        <w:rPr>
          <w:rFonts w:ascii="Times New Roman" w:hAnsi="Times New Roman" w:cs="Times New Roman"/>
          <w:sz w:val="24"/>
          <w:szCs w:val="24"/>
          <w:lang w:val="id-ID"/>
        </w:rPr>
        <w:t>.</w:t>
      </w:r>
    </w:p>
    <w:p w14:paraId="6C3FDD82" w14:textId="77777777" w:rsidR="00A43A89" w:rsidRDefault="00A43A89" w:rsidP="00B748D7">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6D56E6C5" wp14:editId="6F625BBC">
            <wp:extent cx="4543425" cy="2551026"/>
            <wp:effectExtent l="0" t="0" r="0" b="1905"/>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70310403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9570" cy="2554476"/>
                    </a:xfrm>
                    <a:prstGeom prst="rect">
                      <a:avLst/>
                    </a:prstGeom>
                  </pic:spPr>
                </pic:pic>
              </a:graphicData>
            </a:graphic>
          </wp:inline>
        </w:drawing>
      </w:r>
    </w:p>
    <w:p w14:paraId="6921BA89" w14:textId="77777777" w:rsidR="00A16166" w:rsidRDefault="00A43A89" w:rsidP="00C10F7C">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w:t>
      </w:r>
    </w:p>
    <w:p w14:paraId="4DFE12C7" w14:textId="77777777" w:rsidR="00B748D7" w:rsidRDefault="00A43A89" w:rsidP="00B748D7">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OKUMENTASI WAWANCARA</w:t>
      </w:r>
    </w:p>
    <w:p w14:paraId="2723438C" w14:textId="77777777" w:rsidR="00B748D7" w:rsidRPr="00B748D7" w:rsidRDefault="00B748D7" w:rsidP="00B748D7">
      <w:pPr>
        <w:tabs>
          <w:tab w:val="left" w:pos="1269"/>
        </w:tabs>
        <w:spacing w:line="480" w:lineRule="auto"/>
        <w:ind w:left="1260" w:hanging="1260"/>
        <w:rPr>
          <w:rFonts w:ascii="Times New Roman" w:hAnsi="Times New Roman" w:cs="Times New Roman"/>
          <w:b/>
          <w:sz w:val="24"/>
          <w:szCs w:val="24"/>
          <w:lang w:val="id-ID"/>
        </w:rPr>
      </w:pPr>
      <w:r>
        <w:rPr>
          <w:rFonts w:ascii="Times New Roman" w:hAnsi="Times New Roman" w:cs="Times New Roman"/>
          <w:b/>
          <w:sz w:val="24"/>
          <w:szCs w:val="24"/>
          <w:lang w:val="id-ID"/>
        </w:rPr>
        <w:t>Informan :</w:t>
      </w:r>
      <w:r>
        <w:rPr>
          <w:rFonts w:ascii="Times New Roman" w:hAnsi="Times New Roman" w:cs="Times New Roman"/>
          <w:b/>
          <w:sz w:val="24"/>
          <w:szCs w:val="24"/>
          <w:lang w:val="id-ID"/>
        </w:rPr>
        <w:tab/>
      </w:r>
      <w:r>
        <w:rPr>
          <w:rFonts w:ascii="Times New Roman" w:hAnsi="Times New Roman" w:cs="Times New Roman"/>
          <w:sz w:val="24"/>
          <w:szCs w:val="24"/>
          <w:lang w:val="id-ID"/>
        </w:rPr>
        <w:t>Berinisial (NRA) Korban Kekerasan Terhadap Anak (terdata di Bidang P2PA Kota Tegal ).</w:t>
      </w:r>
    </w:p>
    <w:p w14:paraId="0EE310E1" w14:textId="77777777" w:rsidR="00B748D7" w:rsidRDefault="007444F6" w:rsidP="00B748D7">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62E20FA4" wp14:editId="2B663E6C">
            <wp:extent cx="2966484" cy="2225049"/>
            <wp:effectExtent l="0" t="0" r="5715" b="381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72919240714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0205" cy="2227840"/>
                    </a:xfrm>
                    <a:prstGeom prst="rect">
                      <a:avLst/>
                    </a:prstGeom>
                  </pic:spPr>
                </pic:pic>
              </a:graphicData>
            </a:graphic>
          </wp:inline>
        </w:drawing>
      </w:r>
    </w:p>
    <w:p w14:paraId="380B3200" w14:textId="77777777" w:rsidR="00B748D7" w:rsidRDefault="00B748D7" w:rsidP="00B748D7">
      <w:pPr>
        <w:tabs>
          <w:tab w:val="left" w:pos="1251"/>
          <w:tab w:val="left" w:pos="3069"/>
          <w:tab w:val="left" w:pos="3429"/>
        </w:tabs>
        <w:spacing w:line="480" w:lineRule="auto"/>
        <w:ind w:left="1260" w:hanging="1260"/>
        <w:rPr>
          <w:rFonts w:ascii="Times New Roman" w:hAnsi="Times New Roman" w:cs="Times New Roman"/>
          <w:sz w:val="24"/>
          <w:szCs w:val="24"/>
          <w:lang w:val="id-ID"/>
        </w:rPr>
      </w:pPr>
      <w:r>
        <w:rPr>
          <w:rFonts w:ascii="Times New Roman" w:hAnsi="Times New Roman" w:cs="Times New Roman"/>
          <w:b/>
          <w:sz w:val="24"/>
          <w:szCs w:val="24"/>
          <w:lang w:val="id-ID"/>
        </w:rPr>
        <w:t>Informan :</w:t>
      </w:r>
      <w:r>
        <w:rPr>
          <w:rFonts w:ascii="Times New Roman" w:hAnsi="Times New Roman" w:cs="Times New Roman"/>
          <w:sz w:val="24"/>
          <w:szCs w:val="24"/>
          <w:lang w:val="id-ID"/>
        </w:rPr>
        <w:tab/>
        <w:t>Ibu Ratna Kerabat / Keluarga Korban ( terdata di Bidang P2PA Kota Tegal ).</w:t>
      </w:r>
    </w:p>
    <w:p w14:paraId="2089EE90" w14:textId="77777777" w:rsidR="007444F6" w:rsidRPr="00B748D7" w:rsidRDefault="007444F6" w:rsidP="00B748D7">
      <w:pPr>
        <w:tabs>
          <w:tab w:val="left" w:pos="1251"/>
          <w:tab w:val="left" w:pos="3069"/>
          <w:tab w:val="left" w:pos="3429"/>
        </w:tabs>
        <w:spacing w:line="480" w:lineRule="auto"/>
        <w:jc w:val="center"/>
        <w:rPr>
          <w:rFonts w:ascii="Times New Roman" w:hAnsi="Times New Roman" w:cs="Times New Roman"/>
          <w:sz w:val="24"/>
          <w:szCs w:val="24"/>
          <w:lang w:val="id-ID"/>
        </w:rPr>
      </w:pPr>
      <w:r>
        <w:rPr>
          <w:rFonts w:ascii="Times New Roman" w:hAnsi="Times New Roman" w:cs="Times New Roman"/>
          <w:b/>
          <w:noProof/>
          <w:sz w:val="24"/>
          <w:szCs w:val="24"/>
          <w:lang w:val="id-ID" w:eastAsia="id-ID"/>
        </w:rPr>
        <w:drawing>
          <wp:inline distT="0" distB="0" distL="0" distR="0" wp14:anchorId="42B2F52B" wp14:editId="0C758A48">
            <wp:extent cx="2764465" cy="2902689"/>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72919231888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4990" cy="2913740"/>
                    </a:xfrm>
                    <a:prstGeom prst="rect">
                      <a:avLst/>
                    </a:prstGeom>
                  </pic:spPr>
                </pic:pic>
              </a:graphicData>
            </a:graphic>
          </wp:inline>
        </w:drawing>
      </w:r>
    </w:p>
    <w:p w14:paraId="6691C581" w14:textId="77777777" w:rsidR="007444F6" w:rsidRDefault="007444F6" w:rsidP="007444F6">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0152D2BD" w14:textId="77777777" w:rsidR="007444F6" w:rsidRDefault="007444F6" w:rsidP="007444F6">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OKUMENTASI WAWANCARA</w:t>
      </w:r>
    </w:p>
    <w:p w14:paraId="616B4D36" w14:textId="77777777" w:rsidR="00B748D7" w:rsidRPr="00B748D7" w:rsidRDefault="00B748D7" w:rsidP="00FA7331">
      <w:pPr>
        <w:tabs>
          <w:tab w:val="left" w:pos="1269"/>
          <w:tab w:val="left" w:pos="3069"/>
          <w:tab w:val="left" w:pos="3429"/>
        </w:tabs>
        <w:spacing w:line="480" w:lineRule="auto"/>
        <w:ind w:left="1260" w:hanging="126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Informan </w:t>
      </w:r>
      <w:r>
        <w:rPr>
          <w:rFonts w:ascii="Times New Roman" w:hAnsi="Times New Roman" w:cs="Times New Roman"/>
          <w:sz w:val="24"/>
          <w:szCs w:val="24"/>
          <w:lang w:val="id-ID"/>
        </w:rPr>
        <w:t>:</w:t>
      </w:r>
      <w:r w:rsidR="00FA7331">
        <w:rPr>
          <w:rFonts w:ascii="Times New Roman" w:hAnsi="Times New Roman" w:cs="Times New Roman"/>
          <w:sz w:val="24"/>
          <w:szCs w:val="24"/>
          <w:lang w:val="id-ID"/>
        </w:rPr>
        <w:tab/>
      </w:r>
      <w:r>
        <w:rPr>
          <w:rFonts w:ascii="Times New Roman" w:hAnsi="Times New Roman" w:cs="Times New Roman"/>
          <w:sz w:val="24"/>
          <w:szCs w:val="24"/>
          <w:lang w:val="id-ID"/>
        </w:rPr>
        <w:t>Ibu Suharti Kerabat / Keluarga Korban (terdata di Bidang P2PA Kota Tegal )</w:t>
      </w:r>
      <w:r w:rsidR="00FA7331">
        <w:rPr>
          <w:rFonts w:ascii="Times New Roman" w:hAnsi="Times New Roman" w:cs="Times New Roman"/>
          <w:sz w:val="24"/>
          <w:szCs w:val="24"/>
          <w:lang w:val="id-ID"/>
        </w:rPr>
        <w:t>.</w:t>
      </w:r>
    </w:p>
    <w:p w14:paraId="6C7E056E" w14:textId="77777777" w:rsidR="00FA7331" w:rsidRDefault="007444F6" w:rsidP="00FA7331">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1652C04B" wp14:editId="1446A5DB">
            <wp:extent cx="2626242" cy="2295398"/>
            <wp:effectExtent l="0" t="0" r="3175"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3072919220643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0233" cy="2307626"/>
                    </a:xfrm>
                    <a:prstGeom prst="rect">
                      <a:avLst/>
                    </a:prstGeom>
                  </pic:spPr>
                </pic:pic>
              </a:graphicData>
            </a:graphic>
          </wp:inline>
        </w:drawing>
      </w:r>
    </w:p>
    <w:p w14:paraId="39A33915" w14:textId="77777777" w:rsidR="00FA7331" w:rsidRPr="00FA7331" w:rsidRDefault="00FA7331" w:rsidP="00FA7331">
      <w:pPr>
        <w:tabs>
          <w:tab w:val="left" w:pos="1269"/>
          <w:tab w:val="left" w:pos="3069"/>
          <w:tab w:val="left" w:pos="3429"/>
        </w:tabs>
        <w:spacing w:line="480" w:lineRule="auto"/>
        <w:ind w:left="1260" w:hanging="1260"/>
        <w:jc w:val="both"/>
        <w:rPr>
          <w:rFonts w:ascii="Times New Roman" w:hAnsi="Times New Roman" w:cs="Times New Roman"/>
          <w:sz w:val="24"/>
          <w:szCs w:val="24"/>
          <w:lang w:val="id-ID"/>
        </w:rPr>
      </w:pPr>
      <w:r>
        <w:rPr>
          <w:rFonts w:ascii="Times New Roman" w:hAnsi="Times New Roman" w:cs="Times New Roman"/>
          <w:b/>
          <w:sz w:val="24"/>
          <w:szCs w:val="24"/>
          <w:lang w:val="id-ID"/>
        </w:rPr>
        <w:t>Informan :</w:t>
      </w:r>
      <w:r>
        <w:rPr>
          <w:rFonts w:ascii="Times New Roman" w:hAnsi="Times New Roman" w:cs="Times New Roman"/>
          <w:b/>
          <w:sz w:val="24"/>
          <w:szCs w:val="24"/>
          <w:lang w:val="id-ID"/>
        </w:rPr>
        <w:tab/>
      </w:r>
      <w:r>
        <w:rPr>
          <w:rFonts w:ascii="Times New Roman" w:hAnsi="Times New Roman" w:cs="Times New Roman"/>
          <w:sz w:val="24"/>
          <w:szCs w:val="24"/>
          <w:lang w:val="id-ID"/>
        </w:rPr>
        <w:t>Berinisial (MEM) Korban Kekerasan Terhadap Anak (terdata di Bidang P2PA Kota Tegal )</w:t>
      </w:r>
    </w:p>
    <w:p w14:paraId="45D1B8AA" w14:textId="77777777" w:rsidR="00A43A89" w:rsidRDefault="00A43A89" w:rsidP="007444F6">
      <w:pPr>
        <w:spacing w:line="480" w:lineRule="auto"/>
        <w:jc w:val="center"/>
        <w:rPr>
          <w:rFonts w:ascii="Times New Roman" w:hAnsi="Times New Roman" w:cs="Times New Roman"/>
          <w:b/>
          <w:sz w:val="24"/>
          <w:szCs w:val="24"/>
          <w:lang w:val="id-ID"/>
        </w:rPr>
      </w:pPr>
      <w:r>
        <w:rPr>
          <w:rFonts w:ascii="Times New Roman" w:hAnsi="Times New Roman" w:cs="Times New Roman"/>
          <w:b/>
          <w:noProof/>
          <w:sz w:val="24"/>
          <w:szCs w:val="24"/>
          <w:lang w:val="id-ID" w:eastAsia="id-ID"/>
        </w:rPr>
        <w:drawing>
          <wp:inline distT="0" distB="0" distL="0" distR="0" wp14:anchorId="5FCBD406" wp14:editId="755570C9">
            <wp:extent cx="1967023" cy="2622698"/>
            <wp:effectExtent l="0" t="0" r="0" b="635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30728_22052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3759" cy="2631679"/>
                    </a:xfrm>
                    <a:prstGeom prst="rect">
                      <a:avLst/>
                    </a:prstGeom>
                  </pic:spPr>
                </pic:pic>
              </a:graphicData>
            </a:graphic>
          </wp:inline>
        </w:drawing>
      </w:r>
    </w:p>
    <w:p w14:paraId="19A62A07" w14:textId="77777777" w:rsidR="007444F6" w:rsidRDefault="00FA7331" w:rsidP="0069476E">
      <w:pPr>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Lampiran </w:t>
      </w:r>
    </w:p>
    <w:p w14:paraId="16A700F9" w14:textId="77777777" w:rsidR="00FA7331" w:rsidRDefault="00FA7331" w:rsidP="00FA7331">
      <w:pPr>
        <w:spacing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OKUMENTASI WAWANCARA</w:t>
      </w:r>
    </w:p>
    <w:p w14:paraId="1FDD0D4D" w14:textId="77777777" w:rsidR="00FA7331" w:rsidRDefault="00FA7331" w:rsidP="00FA7331">
      <w:pPr>
        <w:tabs>
          <w:tab w:val="left" w:pos="1260"/>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Informan </w:t>
      </w:r>
      <w:r>
        <w:rPr>
          <w:rFonts w:ascii="Times New Roman" w:hAnsi="Times New Roman" w:cs="Times New Roman"/>
          <w:b/>
          <w:sz w:val="24"/>
          <w:szCs w:val="24"/>
          <w:lang w:val="id-ID"/>
        </w:rPr>
        <w:tab/>
      </w:r>
      <w:r w:rsidRPr="00FA7331">
        <w:rPr>
          <w:rFonts w:ascii="Times New Roman" w:hAnsi="Times New Roman" w:cs="Times New Roman"/>
          <w:sz w:val="24"/>
          <w:szCs w:val="24"/>
          <w:lang w:val="id-ID"/>
        </w:rPr>
        <w:t>Ibu Maslikha (</w:t>
      </w:r>
      <w:r>
        <w:rPr>
          <w:rFonts w:ascii="Times New Roman" w:hAnsi="Times New Roman" w:cs="Times New Roman"/>
          <w:sz w:val="24"/>
          <w:szCs w:val="24"/>
          <w:lang w:val="id-ID"/>
        </w:rPr>
        <w:t xml:space="preserve"> </w:t>
      </w:r>
      <w:r w:rsidRPr="00FA7331">
        <w:rPr>
          <w:rFonts w:ascii="Times New Roman" w:hAnsi="Times New Roman" w:cs="Times New Roman"/>
          <w:sz w:val="24"/>
          <w:szCs w:val="24"/>
          <w:lang w:val="id-ID"/>
        </w:rPr>
        <w:t>Masyarakat Umum Kota Tegal )</w:t>
      </w:r>
    </w:p>
    <w:p w14:paraId="423BB2DD" w14:textId="1799BB85" w:rsidR="00703B21" w:rsidRDefault="00703B21" w:rsidP="00703B21">
      <w:pPr>
        <w:tabs>
          <w:tab w:val="left" w:pos="1260"/>
          <w:tab w:val="left" w:pos="3069"/>
          <w:tab w:val="left" w:pos="3429"/>
        </w:tabs>
        <w:spacing w:line="480" w:lineRule="auto"/>
        <w:jc w:val="center"/>
        <w:rPr>
          <w:rFonts w:ascii="Times New Roman" w:hAnsi="Times New Roman" w:cs="Times New Roman"/>
          <w:sz w:val="24"/>
          <w:szCs w:val="24"/>
          <w:lang w:val="id-ID"/>
        </w:rPr>
      </w:pPr>
      <w:r>
        <w:rPr>
          <w:noProof/>
          <w:lang w:val="id-ID" w:eastAsia="id-ID"/>
        </w:rPr>
        <w:drawing>
          <wp:inline distT="0" distB="0" distL="0" distR="0" wp14:anchorId="1F33323E" wp14:editId="69D4D1FE">
            <wp:extent cx="3215895" cy="2412124"/>
            <wp:effectExtent l="0" t="0" r="3810" b="7620"/>
            <wp:docPr id="830679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55529" cy="2441852"/>
                    </a:xfrm>
                    <a:prstGeom prst="rect">
                      <a:avLst/>
                    </a:prstGeom>
                    <a:noFill/>
                    <a:ln>
                      <a:noFill/>
                    </a:ln>
                  </pic:spPr>
                </pic:pic>
              </a:graphicData>
            </a:graphic>
          </wp:inline>
        </w:drawing>
      </w:r>
    </w:p>
    <w:p w14:paraId="145A0F51" w14:textId="5E0A4B79" w:rsidR="00703B21" w:rsidRPr="00703B21" w:rsidRDefault="00FA7331" w:rsidP="00703B21">
      <w:pPr>
        <w:tabs>
          <w:tab w:val="left" w:pos="1269"/>
          <w:tab w:val="left" w:pos="3069"/>
          <w:tab w:val="left" w:pos="3429"/>
        </w:tabs>
        <w:spacing w:line="480" w:lineRule="auto"/>
        <w:ind w:left="3420" w:hanging="3420"/>
        <w:jc w:val="both"/>
        <w:rPr>
          <w:rFonts w:ascii="Times New Roman" w:hAnsi="Times New Roman" w:cs="Times New Roman"/>
          <w:sz w:val="24"/>
          <w:szCs w:val="24"/>
          <w:lang w:val="id-ID"/>
        </w:rPr>
      </w:pPr>
      <w:r>
        <w:rPr>
          <w:rFonts w:ascii="Times New Roman" w:hAnsi="Times New Roman" w:cs="Times New Roman"/>
          <w:b/>
          <w:sz w:val="24"/>
          <w:szCs w:val="24"/>
          <w:lang w:val="id-ID"/>
        </w:rPr>
        <w:t>Informan :</w:t>
      </w:r>
      <w:r>
        <w:rPr>
          <w:rFonts w:ascii="Times New Roman" w:hAnsi="Times New Roman" w:cs="Times New Roman"/>
          <w:b/>
          <w:sz w:val="24"/>
          <w:szCs w:val="24"/>
          <w:lang w:val="id-ID"/>
        </w:rPr>
        <w:tab/>
      </w:r>
      <w:r>
        <w:rPr>
          <w:rFonts w:ascii="Times New Roman" w:hAnsi="Times New Roman" w:cs="Times New Roman"/>
          <w:sz w:val="24"/>
          <w:szCs w:val="24"/>
          <w:lang w:val="id-ID"/>
        </w:rPr>
        <w:t>Ibu Juriyah ( Masyarakat Umum Kota Tegal )</w:t>
      </w:r>
    </w:p>
    <w:p w14:paraId="4CB44B6B" w14:textId="3E1628D6" w:rsidR="00D83C67" w:rsidRDefault="00703B21"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r>
        <w:rPr>
          <w:noProof/>
          <w:lang w:val="id-ID" w:eastAsia="id-ID"/>
        </w:rPr>
        <w:drawing>
          <wp:inline distT="0" distB="0" distL="0" distR="0" wp14:anchorId="5340194F" wp14:editId="2488EA99">
            <wp:extent cx="3184635" cy="2388678"/>
            <wp:effectExtent l="0" t="0" r="0" b="0"/>
            <wp:docPr id="1025410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35257" cy="2426648"/>
                    </a:xfrm>
                    <a:prstGeom prst="rect">
                      <a:avLst/>
                    </a:prstGeom>
                    <a:noFill/>
                    <a:ln>
                      <a:noFill/>
                    </a:ln>
                  </pic:spPr>
                </pic:pic>
              </a:graphicData>
            </a:graphic>
          </wp:inline>
        </w:drawing>
      </w:r>
    </w:p>
    <w:p w14:paraId="7329668A" w14:textId="77777777" w:rsidR="00854911" w:rsidRDefault="00854911"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515392F5" w14:textId="73DC531A"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666D0C32" w14:textId="00099BC5" w:rsidR="001418D3" w:rsidRDefault="00854911"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80256" behindDoc="0" locked="0" layoutInCell="1" allowOverlap="1" wp14:anchorId="13E8ECB7" wp14:editId="339CA395">
            <wp:simplePos x="0" y="0"/>
            <wp:positionH relativeFrom="column">
              <wp:posOffset>-754380</wp:posOffset>
            </wp:positionH>
            <wp:positionV relativeFrom="paragraph">
              <wp:posOffset>7620</wp:posOffset>
            </wp:positionV>
            <wp:extent cx="6335978" cy="8515350"/>
            <wp:effectExtent l="0" t="0" r="8255"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lagiasi.jpg"/>
                    <pic:cNvPicPr/>
                  </pic:nvPicPr>
                  <pic:blipFill rotWithShape="1">
                    <a:blip r:embed="rId17" cstate="print">
                      <a:extLst>
                        <a:ext uri="{28A0092B-C50C-407E-A947-70E740481C1C}">
                          <a14:useLocalDpi xmlns:a14="http://schemas.microsoft.com/office/drawing/2010/main" val="0"/>
                        </a:ext>
                      </a:extLst>
                    </a:blip>
                    <a:srcRect t="4984"/>
                    <a:stretch/>
                  </pic:blipFill>
                  <pic:spPr bwMode="auto">
                    <a:xfrm>
                      <a:off x="0" y="0"/>
                      <a:ext cx="6337907" cy="85179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D9335E" w14:textId="77777777"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sectPr w:rsidR="001418D3" w:rsidSect="0060610B">
          <w:headerReference w:type="default" r:id="rId18"/>
          <w:footerReference w:type="default" r:id="rId19"/>
          <w:headerReference w:type="first" r:id="rId20"/>
          <w:footerReference w:type="first" r:id="rId21"/>
          <w:pgSz w:w="11907" w:h="16839" w:code="9"/>
          <w:pgMar w:top="2268" w:right="1701" w:bottom="1701" w:left="2268" w:header="720" w:footer="720" w:gutter="0"/>
          <w:pgNumType w:start="126"/>
          <w:cols w:space="720"/>
          <w:titlePg/>
          <w:docGrid w:linePitch="360"/>
        </w:sectPr>
      </w:pPr>
    </w:p>
    <w:p w14:paraId="6A5AA33C" w14:textId="44065EA3"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59264" behindDoc="1" locked="0" layoutInCell="1" allowOverlap="1" wp14:anchorId="11DC798E" wp14:editId="1B3C6738">
            <wp:simplePos x="0" y="0"/>
            <wp:positionH relativeFrom="column">
              <wp:posOffset>-1030605</wp:posOffset>
            </wp:positionH>
            <wp:positionV relativeFrom="paragraph">
              <wp:posOffset>-1306830</wp:posOffset>
            </wp:positionV>
            <wp:extent cx="7267575" cy="9802341"/>
            <wp:effectExtent l="0" t="0" r="0"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amScanner 16-08-2023 18.31_1.jpg"/>
                    <pic:cNvPicPr/>
                  </pic:nvPicPr>
                  <pic:blipFill rotWithShape="1">
                    <a:blip r:embed="rId22" cstate="print">
                      <a:extLst>
                        <a:ext uri="{28A0092B-C50C-407E-A947-70E740481C1C}">
                          <a14:useLocalDpi xmlns:a14="http://schemas.microsoft.com/office/drawing/2010/main" val="0"/>
                        </a:ext>
                      </a:extLst>
                    </a:blip>
                    <a:srcRect l="1145"/>
                    <a:stretch/>
                  </pic:blipFill>
                  <pic:spPr bwMode="auto">
                    <a:xfrm>
                      <a:off x="0" y="0"/>
                      <a:ext cx="7269252" cy="98046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8B5864" w14:textId="77777777"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68E23147" w14:textId="77777777"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59623398" w14:textId="77777777"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72B9BBAC" w14:textId="12821BB0"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246CE616" w14:textId="635B11EE"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37CBC382" w14:textId="1F182938"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7CF21EC2" w14:textId="6F92FB60"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74C2784D" w14:textId="638E0780"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5AC29822" w14:textId="765339FF"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71E4F02F" w14:textId="76DF2159"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690F5149" w14:textId="5053D1AB"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3A9F6E87" w14:textId="11600FFB"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2D51C8FB" w14:textId="359812E3"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26194FCE" w14:textId="3417544C"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7E09C5DE" w14:textId="57F8C2D1"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7D56BECA" w14:textId="03E236AF" w:rsidR="001418D3" w:rsidRDefault="001418D3"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p>
    <w:p w14:paraId="33DF2BFA" w14:textId="13BE6B88" w:rsidR="001418D3" w:rsidRDefault="000748E1" w:rsidP="00703B21">
      <w:pPr>
        <w:tabs>
          <w:tab w:val="left" w:pos="1269"/>
          <w:tab w:val="left" w:pos="3069"/>
          <w:tab w:val="left" w:pos="3429"/>
        </w:tabs>
        <w:spacing w:line="480" w:lineRule="auto"/>
        <w:ind w:left="3420" w:hanging="3420"/>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anchor distT="0" distB="0" distL="114300" distR="114300" simplePos="0" relativeHeight="251679232" behindDoc="1" locked="0" layoutInCell="1" allowOverlap="1" wp14:anchorId="3B6477C1" wp14:editId="77508BE2">
            <wp:simplePos x="0" y="0"/>
            <wp:positionH relativeFrom="column">
              <wp:posOffset>-773430</wp:posOffset>
            </wp:positionH>
            <wp:positionV relativeFrom="paragraph">
              <wp:posOffset>-1344930</wp:posOffset>
            </wp:positionV>
            <wp:extent cx="6712586" cy="963930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mScanner 16-08-2023 18.30 (1)_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13775" cy="9641007"/>
                    </a:xfrm>
                    <a:prstGeom prst="rect">
                      <a:avLst/>
                    </a:prstGeom>
                  </pic:spPr>
                </pic:pic>
              </a:graphicData>
            </a:graphic>
            <wp14:sizeRelH relativeFrom="page">
              <wp14:pctWidth>0</wp14:pctWidth>
            </wp14:sizeRelH>
            <wp14:sizeRelV relativeFrom="page">
              <wp14:pctHeight>0</wp14:pctHeight>
            </wp14:sizeRelV>
          </wp:anchor>
        </w:drawing>
      </w:r>
    </w:p>
    <w:sectPr w:rsidR="001418D3" w:rsidSect="0060610B">
      <w:headerReference w:type="default" r:id="rId24"/>
      <w:footerReference w:type="first" r:id="rId25"/>
      <w:pgSz w:w="11907" w:h="16839" w:code="9"/>
      <w:pgMar w:top="2268" w:right="1701" w:bottom="1701" w:left="2268" w:header="720" w:footer="720" w:gutter="0"/>
      <w:pgNumType w:start="126"/>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367878" w14:textId="77777777" w:rsidR="005539B6" w:rsidRDefault="005539B6" w:rsidP="00DB5087">
      <w:pPr>
        <w:spacing w:after="0" w:line="240" w:lineRule="auto"/>
      </w:pPr>
      <w:r>
        <w:separator/>
      </w:r>
    </w:p>
  </w:endnote>
  <w:endnote w:type="continuationSeparator" w:id="0">
    <w:p w14:paraId="36E4142F" w14:textId="77777777" w:rsidR="005539B6" w:rsidRDefault="005539B6" w:rsidP="00DB5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23D6A" w14:textId="77777777" w:rsidR="00CF2AD9" w:rsidRDefault="00CF2AD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9002564"/>
      <w:docPartObj>
        <w:docPartGallery w:val="Page Numbers (Bottom of Page)"/>
        <w:docPartUnique/>
      </w:docPartObj>
    </w:sdtPr>
    <w:sdtEndPr>
      <w:rPr>
        <w:rFonts w:ascii="Times New Roman" w:hAnsi="Times New Roman" w:cs="Times New Roman"/>
        <w:noProof/>
        <w:sz w:val="24"/>
      </w:rPr>
    </w:sdtEndPr>
    <w:sdtContent>
      <w:p w14:paraId="05A2A9CF" w14:textId="0E56D4F7" w:rsidR="00CF2AD9" w:rsidRPr="00065FE6" w:rsidRDefault="00CF2AD9">
        <w:pPr>
          <w:pStyle w:val="Footer"/>
          <w:jc w:val="center"/>
          <w:rPr>
            <w:rFonts w:ascii="Times New Roman" w:hAnsi="Times New Roman" w:cs="Times New Roman"/>
            <w:sz w:val="24"/>
          </w:rPr>
        </w:pPr>
        <w:r w:rsidRPr="00065FE6">
          <w:rPr>
            <w:rFonts w:ascii="Times New Roman" w:hAnsi="Times New Roman" w:cs="Times New Roman"/>
            <w:sz w:val="24"/>
          </w:rPr>
          <w:fldChar w:fldCharType="begin"/>
        </w:r>
        <w:r w:rsidRPr="00065FE6">
          <w:rPr>
            <w:rFonts w:ascii="Times New Roman" w:hAnsi="Times New Roman" w:cs="Times New Roman"/>
            <w:sz w:val="24"/>
          </w:rPr>
          <w:instrText xml:space="preserve"> PAGE   \* MERGEFORMAT </w:instrText>
        </w:r>
        <w:r w:rsidRPr="00065FE6">
          <w:rPr>
            <w:rFonts w:ascii="Times New Roman" w:hAnsi="Times New Roman" w:cs="Times New Roman"/>
            <w:sz w:val="24"/>
          </w:rPr>
          <w:fldChar w:fldCharType="separate"/>
        </w:r>
        <w:r w:rsidR="000E53BF">
          <w:rPr>
            <w:rFonts w:ascii="Times New Roman" w:hAnsi="Times New Roman" w:cs="Times New Roman"/>
            <w:noProof/>
            <w:sz w:val="24"/>
          </w:rPr>
          <w:t>126</w:t>
        </w:r>
        <w:r w:rsidRPr="00065FE6">
          <w:rPr>
            <w:rFonts w:ascii="Times New Roman" w:hAnsi="Times New Roman" w:cs="Times New Roman"/>
            <w:noProof/>
            <w:sz w:val="24"/>
          </w:rPr>
          <w:fldChar w:fldCharType="end"/>
        </w:r>
      </w:p>
    </w:sdtContent>
  </w:sdt>
  <w:p w14:paraId="4C590E3D" w14:textId="77777777" w:rsidR="00CF2AD9" w:rsidRDefault="00CF2AD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D4E1A1" w14:textId="56799BB3" w:rsidR="001418D3" w:rsidRPr="00065FE6" w:rsidRDefault="001418D3">
    <w:pPr>
      <w:pStyle w:val="Footer"/>
      <w:jc w:val="center"/>
      <w:rPr>
        <w:rFonts w:ascii="Times New Roman" w:hAnsi="Times New Roman" w:cs="Times New Roman"/>
        <w:sz w:val="24"/>
      </w:rPr>
    </w:pPr>
  </w:p>
  <w:p w14:paraId="76E0DCA3" w14:textId="77777777" w:rsidR="001418D3" w:rsidRDefault="001418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48FFF" w14:textId="77777777" w:rsidR="005539B6" w:rsidRDefault="005539B6" w:rsidP="00DB5087">
      <w:pPr>
        <w:spacing w:after="0" w:line="240" w:lineRule="auto"/>
      </w:pPr>
      <w:r>
        <w:separator/>
      </w:r>
    </w:p>
  </w:footnote>
  <w:footnote w:type="continuationSeparator" w:id="0">
    <w:p w14:paraId="115AB27E" w14:textId="77777777" w:rsidR="005539B6" w:rsidRDefault="005539B6" w:rsidP="00DB50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57229"/>
      <w:docPartObj>
        <w:docPartGallery w:val="Page Numbers (Top of Page)"/>
        <w:docPartUnique/>
      </w:docPartObj>
    </w:sdtPr>
    <w:sdtEndPr>
      <w:rPr>
        <w:rFonts w:ascii="Times New Roman" w:hAnsi="Times New Roman" w:cs="Times New Roman"/>
        <w:noProof/>
        <w:sz w:val="24"/>
      </w:rPr>
    </w:sdtEndPr>
    <w:sdtContent>
      <w:p w14:paraId="7F071073" w14:textId="4B38942F" w:rsidR="00CF2AD9" w:rsidRPr="00065FE6" w:rsidRDefault="00CF2AD9">
        <w:pPr>
          <w:pStyle w:val="Header"/>
          <w:jc w:val="right"/>
          <w:rPr>
            <w:rFonts w:ascii="Times New Roman" w:hAnsi="Times New Roman" w:cs="Times New Roman"/>
            <w:sz w:val="24"/>
          </w:rPr>
        </w:pPr>
        <w:r w:rsidRPr="00065FE6">
          <w:rPr>
            <w:rFonts w:ascii="Times New Roman" w:hAnsi="Times New Roman" w:cs="Times New Roman"/>
            <w:sz w:val="24"/>
          </w:rPr>
          <w:fldChar w:fldCharType="begin"/>
        </w:r>
        <w:r w:rsidRPr="00065FE6">
          <w:rPr>
            <w:rFonts w:ascii="Times New Roman" w:hAnsi="Times New Roman" w:cs="Times New Roman"/>
            <w:sz w:val="24"/>
          </w:rPr>
          <w:instrText xml:space="preserve"> PAGE   \* MERGEFORMAT </w:instrText>
        </w:r>
        <w:r w:rsidRPr="00065FE6">
          <w:rPr>
            <w:rFonts w:ascii="Times New Roman" w:hAnsi="Times New Roman" w:cs="Times New Roman"/>
            <w:sz w:val="24"/>
          </w:rPr>
          <w:fldChar w:fldCharType="separate"/>
        </w:r>
        <w:r w:rsidR="000E53BF">
          <w:rPr>
            <w:rFonts w:ascii="Times New Roman" w:hAnsi="Times New Roman" w:cs="Times New Roman"/>
            <w:noProof/>
            <w:sz w:val="24"/>
          </w:rPr>
          <w:t>179</w:t>
        </w:r>
        <w:r w:rsidRPr="00065FE6">
          <w:rPr>
            <w:rFonts w:ascii="Times New Roman" w:hAnsi="Times New Roman" w:cs="Times New Roman"/>
            <w:noProof/>
            <w:sz w:val="24"/>
          </w:rPr>
          <w:fldChar w:fldCharType="end"/>
        </w:r>
      </w:p>
    </w:sdtContent>
  </w:sdt>
  <w:p w14:paraId="4D0F0DA1" w14:textId="77777777" w:rsidR="00CF2AD9" w:rsidRDefault="00CF2AD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DE5F0" w14:textId="77777777" w:rsidR="00CF2AD9" w:rsidRDefault="00CF2A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792B5" w14:textId="57E8C586" w:rsidR="001418D3" w:rsidRPr="00065FE6" w:rsidRDefault="001418D3">
    <w:pPr>
      <w:pStyle w:val="Header"/>
      <w:jc w:val="right"/>
      <w:rPr>
        <w:rFonts w:ascii="Times New Roman" w:hAnsi="Times New Roman" w:cs="Times New Roman"/>
        <w:sz w:val="24"/>
      </w:rPr>
    </w:pPr>
  </w:p>
  <w:p w14:paraId="2553DEA8" w14:textId="77777777" w:rsidR="001418D3" w:rsidRDefault="001418D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3281E"/>
    <w:multiLevelType w:val="hybridMultilevel"/>
    <w:tmpl w:val="7588821C"/>
    <w:lvl w:ilvl="0" w:tplc="7A34A44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32A44"/>
    <w:multiLevelType w:val="hybridMultilevel"/>
    <w:tmpl w:val="1CC2A9F6"/>
    <w:lvl w:ilvl="0" w:tplc="94305A9A">
      <w:start w:val="1"/>
      <w:numFmt w:val="decimal"/>
      <w:lvlText w:val="2.%1.1"/>
      <w:lvlJc w:val="righ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278554C"/>
    <w:multiLevelType w:val="hybridMultilevel"/>
    <w:tmpl w:val="46BE4094"/>
    <w:lvl w:ilvl="0" w:tplc="4C92E5F4">
      <w:start w:val="3"/>
      <w:numFmt w:val="decimal"/>
      <w:lvlText w:val="1. %1.2"/>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A06A1F"/>
    <w:multiLevelType w:val="hybridMultilevel"/>
    <w:tmpl w:val="EB3AD71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4834BAC"/>
    <w:multiLevelType w:val="hybridMultilevel"/>
    <w:tmpl w:val="A290DCAE"/>
    <w:lvl w:ilvl="0" w:tplc="64FA4796">
      <w:start w:val="1"/>
      <w:numFmt w:val="decimal"/>
      <w:lvlText w:val="3.%1.2"/>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492701"/>
    <w:multiLevelType w:val="hybridMultilevel"/>
    <w:tmpl w:val="1E54F11C"/>
    <w:lvl w:ilvl="0" w:tplc="EE060008">
      <w:start w:val="1"/>
      <w:numFmt w:val="decimal"/>
      <w:lvlText w:val="1. %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2059F5"/>
    <w:multiLevelType w:val="hybridMultilevel"/>
    <w:tmpl w:val="C8F4C84A"/>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7" w15:restartNumberingAfterBreak="0">
    <w:nsid w:val="0EBE496F"/>
    <w:multiLevelType w:val="hybridMultilevel"/>
    <w:tmpl w:val="E618B3B4"/>
    <w:lvl w:ilvl="0" w:tplc="23DC369A">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EE5E0C"/>
    <w:multiLevelType w:val="hybridMultilevel"/>
    <w:tmpl w:val="568CB652"/>
    <w:lvl w:ilvl="0" w:tplc="04090011">
      <w:start w:val="1"/>
      <w:numFmt w:val="decimal"/>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9" w15:restartNumberingAfterBreak="0">
    <w:nsid w:val="102809F0"/>
    <w:multiLevelType w:val="hybridMultilevel"/>
    <w:tmpl w:val="DD606944"/>
    <w:lvl w:ilvl="0" w:tplc="C7F815DE">
      <w:start w:val="3"/>
      <w:numFmt w:val="decimal"/>
      <w:lvlText w:val="1. %1.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0DC7F33"/>
    <w:multiLevelType w:val="hybridMultilevel"/>
    <w:tmpl w:val="4BDCA9A8"/>
    <w:lvl w:ilvl="0" w:tplc="FD22AA1E">
      <w:start w:val="1"/>
      <w:numFmt w:val="decimal"/>
      <w:lvlText w:val="5. %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151229"/>
    <w:multiLevelType w:val="hybridMultilevel"/>
    <w:tmpl w:val="243A08F6"/>
    <w:lvl w:ilvl="0" w:tplc="308830BC">
      <w:start w:val="1"/>
      <w:numFmt w:val="decimal"/>
      <w:lvlText w:val="%1."/>
      <w:lvlJc w:val="left"/>
      <w:pPr>
        <w:ind w:left="1800" w:hanging="360"/>
      </w:pPr>
      <w:rPr>
        <w:rFonts w:hint="default"/>
        <w:b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12230888"/>
    <w:multiLevelType w:val="hybridMultilevel"/>
    <w:tmpl w:val="74FEAA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74295D"/>
    <w:multiLevelType w:val="hybridMultilevel"/>
    <w:tmpl w:val="1AD47E4C"/>
    <w:lvl w:ilvl="0" w:tplc="C6B839E4">
      <w:start w:val="1"/>
      <w:numFmt w:val="decimal"/>
      <w:lvlText w:val="%1."/>
      <w:lvlJc w:val="left"/>
      <w:pPr>
        <w:ind w:left="1854" w:hanging="360"/>
      </w:pPr>
      <w:rPr>
        <w:rFonts w:hint="default"/>
        <w:b w:val="0"/>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4" w15:restartNumberingAfterBreak="0">
    <w:nsid w:val="1281239F"/>
    <w:multiLevelType w:val="hybridMultilevel"/>
    <w:tmpl w:val="66B237DE"/>
    <w:lvl w:ilvl="0" w:tplc="F7980A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291D31"/>
    <w:multiLevelType w:val="hybridMultilevel"/>
    <w:tmpl w:val="1444DE96"/>
    <w:lvl w:ilvl="0" w:tplc="0421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15:restartNumberingAfterBreak="0">
    <w:nsid w:val="14827A31"/>
    <w:multiLevelType w:val="hybridMultilevel"/>
    <w:tmpl w:val="E68C3360"/>
    <w:lvl w:ilvl="0" w:tplc="B888CD4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5CE26FE"/>
    <w:multiLevelType w:val="hybridMultilevel"/>
    <w:tmpl w:val="3E826146"/>
    <w:lvl w:ilvl="0" w:tplc="B4AA84F4">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6A32DFA"/>
    <w:multiLevelType w:val="multilevel"/>
    <w:tmpl w:val="01DC8D18"/>
    <w:lvl w:ilvl="0">
      <w:start w:val="5"/>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1C3A117E"/>
    <w:multiLevelType w:val="hybridMultilevel"/>
    <w:tmpl w:val="85544654"/>
    <w:lvl w:ilvl="0" w:tplc="7B38A14A">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F8269B4"/>
    <w:multiLevelType w:val="hybridMultilevel"/>
    <w:tmpl w:val="A9FE04DE"/>
    <w:lvl w:ilvl="0" w:tplc="34B693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A80A19"/>
    <w:multiLevelType w:val="hybridMultilevel"/>
    <w:tmpl w:val="4A2E30D2"/>
    <w:lvl w:ilvl="0" w:tplc="809C8608">
      <w:start w:val="2"/>
      <w:numFmt w:val="decimal"/>
      <w:lvlText w:val="5.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E9497B"/>
    <w:multiLevelType w:val="hybridMultilevel"/>
    <w:tmpl w:val="642E8FB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21904B33"/>
    <w:multiLevelType w:val="hybridMultilevel"/>
    <w:tmpl w:val="354881F2"/>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25141BD"/>
    <w:multiLevelType w:val="hybridMultilevel"/>
    <w:tmpl w:val="70F4C2B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24D544E0"/>
    <w:multiLevelType w:val="hybridMultilevel"/>
    <w:tmpl w:val="0930D84C"/>
    <w:lvl w:ilvl="0" w:tplc="E168ED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1D7247"/>
    <w:multiLevelType w:val="hybridMultilevel"/>
    <w:tmpl w:val="A9EC5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5A850D1"/>
    <w:multiLevelType w:val="hybridMultilevel"/>
    <w:tmpl w:val="5090154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289B7AA7"/>
    <w:multiLevelType w:val="hybridMultilevel"/>
    <w:tmpl w:val="36281DAC"/>
    <w:lvl w:ilvl="0" w:tplc="F6662FC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94B61C2"/>
    <w:multiLevelType w:val="hybridMultilevel"/>
    <w:tmpl w:val="2D3EE81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2D4E331B"/>
    <w:multiLevelType w:val="hybridMultilevel"/>
    <w:tmpl w:val="D352858E"/>
    <w:lvl w:ilvl="0" w:tplc="0540AB24">
      <w:start w:val="1"/>
      <w:numFmt w:val="decimal"/>
      <w:lvlText w:val="2.%1.2"/>
      <w:lvlJc w:val="right"/>
      <w:pPr>
        <w:ind w:left="1287"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E6A4B17"/>
    <w:multiLevelType w:val="hybridMultilevel"/>
    <w:tmpl w:val="BDBA380E"/>
    <w:lvl w:ilvl="0" w:tplc="E0F6D532">
      <w:start w:val="1"/>
      <w:numFmt w:val="decimal"/>
      <w:lvlText w:val="2.%1.2"/>
      <w:lvlJc w:val="righ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2" w15:restartNumberingAfterBreak="0">
    <w:nsid w:val="2EE55353"/>
    <w:multiLevelType w:val="hybridMultilevel"/>
    <w:tmpl w:val="E1AAF616"/>
    <w:lvl w:ilvl="0" w:tplc="875680EC">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11D6401"/>
    <w:multiLevelType w:val="hybridMultilevel"/>
    <w:tmpl w:val="8E66806E"/>
    <w:lvl w:ilvl="0" w:tplc="F52C628E">
      <w:start w:val="1"/>
      <w:numFmt w:val="decimal"/>
      <w:lvlText w:val="4.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21C1401"/>
    <w:multiLevelType w:val="hybridMultilevel"/>
    <w:tmpl w:val="41BC4BAA"/>
    <w:lvl w:ilvl="0" w:tplc="89A4F84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3B44E82"/>
    <w:multiLevelType w:val="hybridMultilevel"/>
    <w:tmpl w:val="27A68634"/>
    <w:lvl w:ilvl="0" w:tplc="3476F1FE">
      <w:start w:val="1"/>
      <w:numFmt w:val="decimal"/>
      <w:lvlText w:val="5.%1.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4210A84"/>
    <w:multiLevelType w:val="hybridMultilevel"/>
    <w:tmpl w:val="2C2AAF74"/>
    <w:lvl w:ilvl="0" w:tplc="1478857C">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8E286E"/>
    <w:multiLevelType w:val="hybridMultilevel"/>
    <w:tmpl w:val="9564C15E"/>
    <w:lvl w:ilvl="0" w:tplc="911C4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93D09B8"/>
    <w:multiLevelType w:val="hybridMultilevel"/>
    <w:tmpl w:val="032AAB4A"/>
    <w:lvl w:ilvl="0" w:tplc="EE060008">
      <w:start w:val="1"/>
      <w:numFmt w:val="decimal"/>
      <w:lvlText w:val="1.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97B74D4"/>
    <w:multiLevelType w:val="hybridMultilevel"/>
    <w:tmpl w:val="A17445D2"/>
    <w:lvl w:ilvl="0" w:tplc="8D801298">
      <w:start w:val="1"/>
      <w:numFmt w:val="decimal"/>
      <w:lvlText w:val="2.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A727023"/>
    <w:multiLevelType w:val="hybridMultilevel"/>
    <w:tmpl w:val="5EA2C654"/>
    <w:lvl w:ilvl="0" w:tplc="F02ED26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B712272"/>
    <w:multiLevelType w:val="hybridMultilevel"/>
    <w:tmpl w:val="553653B8"/>
    <w:lvl w:ilvl="0" w:tplc="D2B02972">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C635ADB"/>
    <w:multiLevelType w:val="hybridMultilevel"/>
    <w:tmpl w:val="9CECA22E"/>
    <w:lvl w:ilvl="0" w:tplc="F6721CAA">
      <w:start w:val="1"/>
      <w:numFmt w:val="decimal"/>
      <w:lvlText w:val="5.%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C665893"/>
    <w:multiLevelType w:val="hybridMultilevel"/>
    <w:tmpl w:val="9D6A741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3EB03265"/>
    <w:multiLevelType w:val="hybridMultilevel"/>
    <w:tmpl w:val="22047F4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5" w15:restartNumberingAfterBreak="0">
    <w:nsid w:val="40013453"/>
    <w:multiLevelType w:val="hybridMultilevel"/>
    <w:tmpl w:val="FE628B54"/>
    <w:lvl w:ilvl="0" w:tplc="5A7817E8">
      <w:start w:val="1"/>
      <w:numFmt w:val="decimal"/>
      <w:lvlText w:val="%1."/>
      <w:lvlJc w:val="left"/>
      <w:pPr>
        <w:ind w:left="18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05C56B8"/>
    <w:multiLevelType w:val="hybridMultilevel"/>
    <w:tmpl w:val="256E3748"/>
    <w:lvl w:ilvl="0" w:tplc="D65E7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1ED70E5"/>
    <w:multiLevelType w:val="hybridMultilevel"/>
    <w:tmpl w:val="DF8821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422014F3"/>
    <w:multiLevelType w:val="hybridMultilevel"/>
    <w:tmpl w:val="DF6CF680"/>
    <w:lvl w:ilvl="0" w:tplc="958ED624">
      <w:start w:val="1"/>
      <w:numFmt w:val="decimal"/>
      <w:lvlText w:val="6.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2D80AE7"/>
    <w:multiLevelType w:val="hybridMultilevel"/>
    <w:tmpl w:val="F84E93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4370619C"/>
    <w:multiLevelType w:val="hybridMultilevel"/>
    <w:tmpl w:val="D9BEC82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15:restartNumberingAfterBreak="0">
    <w:nsid w:val="43E57611"/>
    <w:multiLevelType w:val="hybridMultilevel"/>
    <w:tmpl w:val="AC780532"/>
    <w:lvl w:ilvl="0" w:tplc="9B64FB98">
      <w:start w:val="1"/>
      <w:numFmt w:val="lowerLetter"/>
      <w:lvlText w:val="%1)"/>
      <w:lvlJc w:val="left"/>
      <w:pPr>
        <w:ind w:left="1620" w:hanging="360"/>
      </w:pPr>
      <w:rPr>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2" w15:restartNumberingAfterBreak="0">
    <w:nsid w:val="44245509"/>
    <w:multiLevelType w:val="hybridMultilevel"/>
    <w:tmpl w:val="6DCA4FF0"/>
    <w:lvl w:ilvl="0" w:tplc="21785F96">
      <w:start w:val="1"/>
      <w:numFmt w:val="decimal"/>
      <w:lvlText w:val="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4A77991"/>
    <w:multiLevelType w:val="hybridMultilevel"/>
    <w:tmpl w:val="28F47216"/>
    <w:lvl w:ilvl="0" w:tplc="F52C628E">
      <w:start w:val="1"/>
      <w:numFmt w:val="decimal"/>
      <w:lvlText w:val="4.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6DE070E"/>
    <w:multiLevelType w:val="hybridMultilevel"/>
    <w:tmpl w:val="A7CE175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15:restartNumberingAfterBreak="0">
    <w:nsid w:val="4934118A"/>
    <w:multiLevelType w:val="hybridMultilevel"/>
    <w:tmpl w:val="39281F62"/>
    <w:lvl w:ilvl="0" w:tplc="BCDA9D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B76426C"/>
    <w:multiLevelType w:val="hybridMultilevel"/>
    <w:tmpl w:val="22D482F2"/>
    <w:lvl w:ilvl="0" w:tplc="4C92E5F4">
      <w:start w:val="3"/>
      <w:numFmt w:val="decimal"/>
      <w:lvlText w:val="1. %1.2"/>
      <w:lvlJc w:val="righ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BDF6B73"/>
    <w:multiLevelType w:val="hybridMultilevel"/>
    <w:tmpl w:val="F7DC508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8" w15:restartNumberingAfterBreak="0">
    <w:nsid w:val="4C2916BE"/>
    <w:multiLevelType w:val="hybridMultilevel"/>
    <w:tmpl w:val="696A8EF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9" w15:restartNumberingAfterBreak="0">
    <w:nsid w:val="4C4B129D"/>
    <w:multiLevelType w:val="hybridMultilevel"/>
    <w:tmpl w:val="6C00CF7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0" w15:restartNumberingAfterBreak="0">
    <w:nsid w:val="4C7325D2"/>
    <w:multiLevelType w:val="hybridMultilevel"/>
    <w:tmpl w:val="69EE37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4EAA0B62"/>
    <w:multiLevelType w:val="hybridMultilevel"/>
    <w:tmpl w:val="B97A2B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02D02D0"/>
    <w:multiLevelType w:val="hybridMultilevel"/>
    <w:tmpl w:val="034E3640"/>
    <w:lvl w:ilvl="0" w:tplc="AC70EC66">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0C54D7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4" w15:restartNumberingAfterBreak="0">
    <w:nsid w:val="51DB7801"/>
    <w:multiLevelType w:val="hybridMultilevel"/>
    <w:tmpl w:val="092E8264"/>
    <w:lvl w:ilvl="0" w:tplc="95161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2042453"/>
    <w:multiLevelType w:val="hybridMultilevel"/>
    <w:tmpl w:val="69124C46"/>
    <w:lvl w:ilvl="0" w:tplc="04090015">
      <w:start w:val="1"/>
      <w:numFmt w:val="upp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15:restartNumberingAfterBreak="0">
    <w:nsid w:val="54B84EC6"/>
    <w:multiLevelType w:val="hybridMultilevel"/>
    <w:tmpl w:val="79A6503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7" w15:restartNumberingAfterBreak="0">
    <w:nsid w:val="556A7CE8"/>
    <w:multiLevelType w:val="hybridMultilevel"/>
    <w:tmpl w:val="B30ECE44"/>
    <w:lvl w:ilvl="0" w:tplc="94305A9A">
      <w:start w:val="1"/>
      <w:numFmt w:val="decimal"/>
      <w:lvlText w:val="2.%1.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558B1046"/>
    <w:multiLevelType w:val="hybridMultilevel"/>
    <w:tmpl w:val="0592F408"/>
    <w:lvl w:ilvl="0" w:tplc="A8CAB992">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7DA1F0C"/>
    <w:multiLevelType w:val="hybridMultilevel"/>
    <w:tmpl w:val="7AB037C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0" w15:restartNumberingAfterBreak="0">
    <w:nsid w:val="582F45ED"/>
    <w:multiLevelType w:val="hybridMultilevel"/>
    <w:tmpl w:val="B720BF5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58BA323A"/>
    <w:multiLevelType w:val="hybridMultilevel"/>
    <w:tmpl w:val="4F2491C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5C9B7744"/>
    <w:multiLevelType w:val="hybridMultilevel"/>
    <w:tmpl w:val="8CCE484E"/>
    <w:lvl w:ilvl="0" w:tplc="0421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73" w15:restartNumberingAfterBreak="0">
    <w:nsid w:val="5DE32A0B"/>
    <w:multiLevelType w:val="hybridMultilevel"/>
    <w:tmpl w:val="640C7748"/>
    <w:lvl w:ilvl="0" w:tplc="8D801298">
      <w:start w:val="1"/>
      <w:numFmt w:val="decimal"/>
      <w:lvlText w:val="2.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5E0C32CF"/>
    <w:multiLevelType w:val="hybridMultilevel"/>
    <w:tmpl w:val="BBD0A12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F2B3983"/>
    <w:multiLevelType w:val="hybridMultilevel"/>
    <w:tmpl w:val="5044BBD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6" w15:restartNumberingAfterBreak="0">
    <w:nsid w:val="5FA1645C"/>
    <w:multiLevelType w:val="hybridMultilevel"/>
    <w:tmpl w:val="E52C7E8C"/>
    <w:lvl w:ilvl="0" w:tplc="0FF8E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0AC76D9"/>
    <w:multiLevelType w:val="hybridMultilevel"/>
    <w:tmpl w:val="FCF84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26331D8"/>
    <w:multiLevelType w:val="hybridMultilevel"/>
    <w:tmpl w:val="AD5AD7EE"/>
    <w:lvl w:ilvl="0" w:tplc="6A524B94">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26E6630"/>
    <w:multiLevelType w:val="hybridMultilevel"/>
    <w:tmpl w:val="3ECA5ABC"/>
    <w:lvl w:ilvl="0" w:tplc="834EB3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62BA398B"/>
    <w:multiLevelType w:val="hybridMultilevel"/>
    <w:tmpl w:val="9B7C6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5C1781A"/>
    <w:multiLevelType w:val="hybridMultilevel"/>
    <w:tmpl w:val="A8762CF2"/>
    <w:lvl w:ilvl="0" w:tplc="958ED624">
      <w:start w:val="1"/>
      <w:numFmt w:val="decimal"/>
      <w:lvlText w:val="6.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60C3336"/>
    <w:multiLevelType w:val="hybridMultilevel"/>
    <w:tmpl w:val="D5E2BC16"/>
    <w:lvl w:ilvl="0" w:tplc="A152373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636004F"/>
    <w:multiLevelType w:val="hybridMultilevel"/>
    <w:tmpl w:val="EEE0B240"/>
    <w:lvl w:ilvl="0" w:tplc="C7F815DE">
      <w:start w:val="3"/>
      <w:numFmt w:val="decimal"/>
      <w:lvlText w:val="1. %1.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679F1604"/>
    <w:multiLevelType w:val="hybridMultilevel"/>
    <w:tmpl w:val="B62AD8B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5" w15:restartNumberingAfterBreak="0">
    <w:nsid w:val="67AE4E8A"/>
    <w:multiLevelType w:val="hybridMultilevel"/>
    <w:tmpl w:val="78CEF5A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6" w15:restartNumberingAfterBreak="0">
    <w:nsid w:val="67CE221D"/>
    <w:multiLevelType w:val="hybridMultilevel"/>
    <w:tmpl w:val="DE309BD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15:restartNumberingAfterBreak="0">
    <w:nsid w:val="68165068"/>
    <w:multiLevelType w:val="hybridMultilevel"/>
    <w:tmpl w:val="E89EB72E"/>
    <w:lvl w:ilvl="0" w:tplc="AA5E7F0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6ACB2A33"/>
    <w:multiLevelType w:val="hybridMultilevel"/>
    <w:tmpl w:val="99C235FE"/>
    <w:lvl w:ilvl="0" w:tplc="C1D2283A">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6B334631"/>
    <w:multiLevelType w:val="hybridMultilevel"/>
    <w:tmpl w:val="2FE8425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0" w15:restartNumberingAfterBreak="0">
    <w:nsid w:val="6C78166D"/>
    <w:multiLevelType w:val="hybridMultilevel"/>
    <w:tmpl w:val="2CFAF3BC"/>
    <w:lvl w:ilvl="0" w:tplc="586454C0">
      <w:start w:val="2"/>
      <w:numFmt w:val="decimal"/>
      <w:lvlText w:val="2. %1"/>
      <w:lvlJc w:val="right"/>
      <w:pPr>
        <w:ind w:left="25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6D3849D5"/>
    <w:multiLevelType w:val="hybridMultilevel"/>
    <w:tmpl w:val="77C05C32"/>
    <w:lvl w:ilvl="0" w:tplc="072C885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6D482697"/>
    <w:multiLevelType w:val="hybridMultilevel"/>
    <w:tmpl w:val="348E9E0E"/>
    <w:lvl w:ilvl="0" w:tplc="99B073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E3D5674"/>
    <w:multiLevelType w:val="hybridMultilevel"/>
    <w:tmpl w:val="03E0F3EE"/>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E7F4FC1"/>
    <w:multiLevelType w:val="hybridMultilevel"/>
    <w:tmpl w:val="AEB2653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5" w15:restartNumberingAfterBreak="0">
    <w:nsid w:val="6FBE1377"/>
    <w:multiLevelType w:val="hybridMultilevel"/>
    <w:tmpl w:val="F460BFE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6" w15:restartNumberingAfterBreak="0">
    <w:nsid w:val="6FE166BC"/>
    <w:multiLevelType w:val="hybridMultilevel"/>
    <w:tmpl w:val="0772FD1E"/>
    <w:lvl w:ilvl="0" w:tplc="6F6A9A9C">
      <w:start w:val="1"/>
      <w:numFmt w:val="decimal"/>
      <w:lvlText w:val="3.%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70C639DA"/>
    <w:multiLevelType w:val="hybridMultilevel"/>
    <w:tmpl w:val="4E7076F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8" w15:restartNumberingAfterBreak="0">
    <w:nsid w:val="71F62CFD"/>
    <w:multiLevelType w:val="hybridMultilevel"/>
    <w:tmpl w:val="4E463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763A50F9"/>
    <w:multiLevelType w:val="hybridMultilevel"/>
    <w:tmpl w:val="72942A9A"/>
    <w:lvl w:ilvl="0" w:tplc="C38C5D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0" w15:restartNumberingAfterBreak="0">
    <w:nsid w:val="76446D60"/>
    <w:multiLevelType w:val="hybridMultilevel"/>
    <w:tmpl w:val="BAE68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6CD7643"/>
    <w:multiLevelType w:val="hybridMultilevel"/>
    <w:tmpl w:val="BC62925A"/>
    <w:lvl w:ilvl="0" w:tplc="0421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2" w15:restartNumberingAfterBreak="0">
    <w:nsid w:val="77EC7686"/>
    <w:multiLevelType w:val="hybridMultilevel"/>
    <w:tmpl w:val="A5821F32"/>
    <w:lvl w:ilvl="0" w:tplc="04090011">
      <w:start w:val="1"/>
      <w:numFmt w:val="decimal"/>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103" w15:restartNumberingAfterBreak="0">
    <w:nsid w:val="780118F6"/>
    <w:multiLevelType w:val="hybridMultilevel"/>
    <w:tmpl w:val="73DA0D6C"/>
    <w:lvl w:ilvl="0" w:tplc="3B3CCA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784717E0"/>
    <w:multiLevelType w:val="hybridMultilevel"/>
    <w:tmpl w:val="42B44C1E"/>
    <w:lvl w:ilvl="0" w:tplc="FD22AA1E">
      <w:start w:val="1"/>
      <w:numFmt w:val="decimal"/>
      <w:lvlText w:val="5.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7C7451C7"/>
    <w:multiLevelType w:val="hybridMultilevel"/>
    <w:tmpl w:val="65A030B8"/>
    <w:lvl w:ilvl="0" w:tplc="E61C6B22">
      <w:start w:val="1"/>
      <w:numFmt w:val="decimal"/>
      <w:lvlText w:val="5.%1.2"/>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EE31A65"/>
    <w:multiLevelType w:val="hybridMultilevel"/>
    <w:tmpl w:val="CFCC6A84"/>
    <w:lvl w:ilvl="0" w:tplc="3A925D90">
      <w:start w:val="1"/>
      <w:numFmt w:val="decimal"/>
      <w:lvlText w:val="3.%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7FCD4055"/>
    <w:multiLevelType w:val="hybridMultilevel"/>
    <w:tmpl w:val="6B6EF7F8"/>
    <w:lvl w:ilvl="0" w:tplc="401A7A36">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1"/>
  </w:num>
  <w:num w:numId="2">
    <w:abstractNumId w:val="47"/>
  </w:num>
  <w:num w:numId="3">
    <w:abstractNumId w:val="60"/>
  </w:num>
  <w:num w:numId="4">
    <w:abstractNumId w:val="11"/>
  </w:num>
  <w:num w:numId="5">
    <w:abstractNumId w:val="63"/>
  </w:num>
  <w:num w:numId="6">
    <w:abstractNumId w:val="26"/>
  </w:num>
  <w:num w:numId="7">
    <w:abstractNumId w:val="70"/>
  </w:num>
  <w:num w:numId="8">
    <w:abstractNumId w:val="49"/>
  </w:num>
  <w:num w:numId="9">
    <w:abstractNumId w:val="5"/>
  </w:num>
  <w:num w:numId="10">
    <w:abstractNumId w:val="83"/>
  </w:num>
  <w:num w:numId="11">
    <w:abstractNumId w:val="2"/>
  </w:num>
  <w:num w:numId="12">
    <w:abstractNumId w:val="39"/>
  </w:num>
  <w:num w:numId="13">
    <w:abstractNumId w:val="20"/>
  </w:num>
  <w:num w:numId="14">
    <w:abstractNumId w:val="3"/>
  </w:num>
  <w:num w:numId="15">
    <w:abstractNumId w:val="101"/>
  </w:num>
  <w:num w:numId="16">
    <w:abstractNumId w:val="77"/>
  </w:num>
  <w:num w:numId="17">
    <w:abstractNumId w:val="100"/>
  </w:num>
  <w:num w:numId="18">
    <w:abstractNumId w:val="61"/>
  </w:num>
  <w:num w:numId="19">
    <w:abstractNumId w:val="24"/>
  </w:num>
  <w:num w:numId="20">
    <w:abstractNumId w:val="57"/>
  </w:num>
  <w:num w:numId="21">
    <w:abstractNumId w:val="1"/>
  </w:num>
  <w:num w:numId="22">
    <w:abstractNumId w:val="30"/>
  </w:num>
  <w:num w:numId="23">
    <w:abstractNumId w:val="13"/>
  </w:num>
  <w:num w:numId="24">
    <w:abstractNumId w:val="51"/>
  </w:num>
  <w:num w:numId="25">
    <w:abstractNumId w:val="75"/>
  </w:num>
  <w:num w:numId="26">
    <w:abstractNumId w:val="52"/>
  </w:num>
  <w:num w:numId="27">
    <w:abstractNumId w:val="28"/>
  </w:num>
  <w:num w:numId="28">
    <w:abstractNumId w:val="34"/>
  </w:num>
  <w:num w:numId="29">
    <w:abstractNumId w:val="106"/>
  </w:num>
  <w:num w:numId="30">
    <w:abstractNumId w:val="4"/>
  </w:num>
  <w:num w:numId="31">
    <w:abstractNumId w:val="103"/>
  </w:num>
  <w:num w:numId="32">
    <w:abstractNumId w:val="90"/>
  </w:num>
  <w:num w:numId="33">
    <w:abstractNumId w:val="102"/>
  </w:num>
  <w:num w:numId="34">
    <w:abstractNumId w:val="8"/>
  </w:num>
  <w:num w:numId="35">
    <w:abstractNumId w:val="6"/>
  </w:num>
  <w:num w:numId="36">
    <w:abstractNumId w:val="66"/>
  </w:num>
  <w:num w:numId="37">
    <w:abstractNumId w:val="38"/>
  </w:num>
  <w:num w:numId="38">
    <w:abstractNumId w:val="9"/>
  </w:num>
  <w:num w:numId="39">
    <w:abstractNumId w:val="56"/>
  </w:num>
  <w:num w:numId="40">
    <w:abstractNumId w:val="73"/>
  </w:num>
  <w:num w:numId="41">
    <w:abstractNumId w:val="67"/>
  </w:num>
  <w:num w:numId="42">
    <w:abstractNumId w:val="31"/>
  </w:num>
  <w:num w:numId="43">
    <w:abstractNumId w:val="97"/>
  </w:num>
  <w:num w:numId="44">
    <w:abstractNumId w:val="33"/>
  </w:num>
  <w:num w:numId="45">
    <w:abstractNumId w:val="37"/>
  </w:num>
  <w:num w:numId="46">
    <w:abstractNumId w:val="85"/>
  </w:num>
  <w:num w:numId="47">
    <w:abstractNumId w:val="62"/>
  </w:num>
  <w:num w:numId="48">
    <w:abstractNumId w:val="0"/>
  </w:num>
  <w:num w:numId="49">
    <w:abstractNumId w:val="19"/>
  </w:num>
  <w:num w:numId="50">
    <w:abstractNumId w:val="41"/>
  </w:num>
  <w:num w:numId="51">
    <w:abstractNumId w:val="25"/>
  </w:num>
  <w:num w:numId="52">
    <w:abstractNumId w:val="59"/>
  </w:num>
  <w:num w:numId="53">
    <w:abstractNumId w:val="69"/>
  </w:num>
  <w:num w:numId="54">
    <w:abstractNumId w:val="84"/>
  </w:num>
  <w:num w:numId="55">
    <w:abstractNumId w:val="94"/>
  </w:num>
  <w:num w:numId="56">
    <w:abstractNumId w:val="91"/>
  </w:num>
  <w:num w:numId="57">
    <w:abstractNumId w:val="82"/>
  </w:num>
  <w:num w:numId="58">
    <w:abstractNumId w:val="86"/>
  </w:num>
  <w:num w:numId="59">
    <w:abstractNumId w:val="27"/>
  </w:num>
  <w:num w:numId="60">
    <w:abstractNumId w:val="22"/>
  </w:num>
  <w:num w:numId="61">
    <w:abstractNumId w:val="29"/>
  </w:num>
  <w:num w:numId="62">
    <w:abstractNumId w:val="89"/>
  </w:num>
  <w:num w:numId="63">
    <w:abstractNumId w:val="50"/>
  </w:num>
  <w:num w:numId="64">
    <w:abstractNumId w:val="44"/>
  </w:num>
  <w:num w:numId="65">
    <w:abstractNumId w:val="43"/>
  </w:num>
  <w:num w:numId="66">
    <w:abstractNumId w:val="58"/>
  </w:num>
  <w:num w:numId="67">
    <w:abstractNumId w:val="54"/>
  </w:num>
  <w:num w:numId="68">
    <w:abstractNumId w:val="107"/>
  </w:num>
  <w:num w:numId="69">
    <w:abstractNumId w:val="99"/>
  </w:num>
  <w:num w:numId="70">
    <w:abstractNumId w:val="68"/>
  </w:num>
  <w:num w:numId="71">
    <w:abstractNumId w:val="92"/>
  </w:num>
  <w:num w:numId="72">
    <w:abstractNumId w:val="79"/>
  </w:num>
  <w:num w:numId="73">
    <w:abstractNumId w:val="16"/>
  </w:num>
  <w:num w:numId="74">
    <w:abstractNumId w:val="32"/>
  </w:num>
  <w:num w:numId="75">
    <w:abstractNumId w:val="14"/>
  </w:num>
  <w:num w:numId="76">
    <w:abstractNumId w:val="40"/>
  </w:num>
  <w:num w:numId="77">
    <w:abstractNumId w:val="7"/>
  </w:num>
  <w:num w:numId="78">
    <w:abstractNumId w:val="87"/>
  </w:num>
  <w:num w:numId="79">
    <w:abstractNumId w:val="64"/>
  </w:num>
  <w:num w:numId="80">
    <w:abstractNumId w:val="93"/>
  </w:num>
  <w:num w:numId="81">
    <w:abstractNumId w:val="12"/>
  </w:num>
  <w:num w:numId="82">
    <w:abstractNumId w:val="88"/>
  </w:num>
  <w:num w:numId="83">
    <w:abstractNumId w:val="76"/>
  </w:num>
  <w:num w:numId="84">
    <w:abstractNumId w:val="46"/>
  </w:num>
  <w:num w:numId="85">
    <w:abstractNumId w:val="48"/>
  </w:num>
  <w:num w:numId="86">
    <w:abstractNumId w:val="17"/>
  </w:num>
  <w:num w:numId="87">
    <w:abstractNumId w:val="45"/>
  </w:num>
  <w:num w:numId="88">
    <w:abstractNumId w:val="104"/>
  </w:num>
  <w:num w:numId="89">
    <w:abstractNumId w:val="42"/>
  </w:num>
  <w:num w:numId="90">
    <w:abstractNumId w:val="105"/>
  </w:num>
  <w:num w:numId="91">
    <w:abstractNumId w:val="21"/>
  </w:num>
  <w:num w:numId="92">
    <w:abstractNumId w:val="55"/>
  </w:num>
  <w:num w:numId="93">
    <w:abstractNumId w:val="36"/>
  </w:num>
  <w:num w:numId="94">
    <w:abstractNumId w:val="78"/>
  </w:num>
  <w:num w:numId="95">
    <w:abstractNumId w:val="53"/>
  </w:num>
  <w:num w:numId="96">
    <w:abstractNumId w:val="10"/>
  </w:num>
  <w:num w:numId="97">
    <w:abstractNumId w:val="18"/>
  </w:num>
  <w:num w:numId="98">
    <w:abstractNumId w:val="65"/>
  </w:num>
  <w:num w:numId="99">
    <w:abstractNumId w:val="95"/>
  </w:num>
  <w:num w:numId="100">
    <w:abstractNumId w:val="81"/>
  </w:num>
  <w:num w:numId="101">
    <w:abstractNumId w:val="35"/>
  </w:num>
  <w:num w:numId="102">
    <w:abstractNumId w:val="80"/>
  </w:num>
  <w:num w:numId="103">
    <w:abstractNumId w:val="96"/>
  </w:num>
  <w:num w:numId="104">
    <w:abstractNumId w:val="98"/>
  </w:num>
  <w:num w:numId="105">
    <w:abstractNumId w:val="74"/>
  </w:num>
  <w:num w:numId="106">
    <w:abstractNumId w:val="72"/>
  </w:num>
  <w:num w:numId="107">
    <w:abstractNumId w:val="15"/>
  </w:num>
  <w:num w:numId="108">
    <w:abstractNumId w:val="23"/>
  </w:num>
  <w:numIdMacAtCleanup w:val="10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C2A"/>
    <w:rsid w:val="000009C0"/>
    <w:rsid w:val="00001973"/>
    <w:rsid w:val="000047E5"/>
    <w:rsid w:val="000101B0"/>
    <w:rsid w:val="000117E6"/>
    <w:rsid w:val="00011F94"/>
    <w:rsid w:val="00012CB9"/>
    <w:rsid w:val="000132EE"/>
    <w:rsid w:val="0001422E"/>
    <w:rsid w:val="00014E24"/>
    <w:rsid w:val="00014FC4"/>
    <w:rsid w:val="00016587"/>
    <w:rsid w:val="0001682E"/>
    <w:rsid w:val="00020258"/>
    <w:rsid w:val="00021B45"/>
    <w:rsid w:val="00024619"/>
    <w:rsid w:val="00025739"/>
    <w:rsid w:val="00025A7D"/>
    <w:rsid w:val="00025E71"/>
    <w:rsid w:val="00026126"/>
    <w:rsid w:val="0002726A"/>
    <w:rsid w:val="00027661"/>
    <w:rsid w:val="00027F25"/>
    <w:rsid w:val="000309C9"/>
    <w:rsid w:val="00030A9A"/>
    <w:rsid w:val="000315FF"/>
    <w:rsid w:val="00035B13"/>
    <w:rsid w:val="000412ED"/>
    <w:rsid w:val="000412FF"/>
    <w:rsid w:val="00041985"/>
    <w:rsid w:val="0004297D"/>
    <w:rsid w:val="00043716"/>
    <w:rsid w:val="00046536"/>
    <w:rsid w:val="00046816"/>
    <w:rsid w:val="00046DC6"/>
    <w:rsid w:val="000511BB"/>
    <w:rsid w:val="000561E1"/>
    <w:rsid w:val="00056300"/>
    <w:rsid w:val="0005702D"/>
    <w:rsid w:val="00060A77"/>
    <w:rsid w:val="00061C43"/>
    <w:rsid w:val="000626F3"/>
    <w:rsid w:val="000630A0"/>
    <w:rsid w:val="00064596"/>
    <w:rsid w:val="000650CD"/>
    <w:rsid w:val="000653EA"/>
    <w:rsid w:val="00065B38"/>
    <w:rsid w:val="00065FE6"/>
    <w:rsid w:val="000663E4"/>
    <w:rsid w:val="00066C1A"/>
    <w:rsid w:val="00067F01"/>
    <w:rsid w:val="00070003"/>
    <w:rsid w:val="00070EEC"/>
    <w:rsid w:val="00070EFE"/>
    <w:rsid w:val="0007319E"/>
    <w:rsid w:val="000748E1"/>
    <w:rsid w:val="00074B44"/>
    <w:rsid w:val="000815FD"/>
    <w:rsid w:val="0008233A"/>
    <w:rsid w:val="00082A78"/>
    <w:rsid w:val="00082ABE"/>
    <w:rsid w:val="00083267"/>
    <w:rsid w:val="000840C4"/>
    <w:rsid w:val="0008549B"/>
    <w:rsid w:val="00086BCE"/>
    <w:rsid w:val="000879F1"/>
    <w:rsid w:val="00091A51"/>
    <w:rsid w:val="00092F89"/>
    <w:rsid w:val="00094471"/>
    <w:rsid w:val="000964DE"/>
    <w:rsid w:val="00096A00"/>
    <w:rsid w:val="000A50F0"/>
    <w:rsid w:val="000A5A9B"/>
    <w:rsid w:val="000A5C0D"/>
    <w:rsid w:val="000A5EB9"/>
    <w:rsid w:val="000A6324"/>
    <w:rsid w:val="000A6BCD"/>
    <w:rsid w:val="000A6F71"/>
    <w:rsid w:val="000A77CC"/>
    <w:rsid w:val="000A7BEE"/>
    <w:rsid w:val="000B030A"/>
    <w:rsid w:val="000B199C"/>
    <w:rsid w:val="000B2A22"/>
    <w:rsid w:val="000B4B0C"/>
    <w:rsid w:val="000B519F"/>
    <w:rsid w:val="000B550F"/>
    <w:rsid w:val="000B646D"/>
    <w:rsid w:val="000B6A50"/>
    <w:rsid w:val="000B6E63"/>
    <w:rsid w:val="000B77EF"/>
    <w:rsid w:val="000B7BF5"/>
    <w:rsid w:val="000C0421"/>
    <w:rsid w:val="000C04A7"/>
    <w:rsid w:val="000C0827"/>
    <w:rsid w:val="000C3016"/>
    <w:rsid w:val="000C3A00"/>
    <w:rsid w:val="000D07F7"/>
    <w:rsid w:val="000D1837"/>
    <w:rsid w:val="000D2229"/>
    <w:rsid w:val="000D3D3F"/>
    <w:rsid w:val="000D4483"/>
    <w:rsid w:val="000D500A"/>
    <w:rsid w:val="000D63B3"/>
    <w:rsid w:val="000D672C"/>
    <w:rsid w:val="000E0AC4"/>
    <w:rsid w:val="000E2A39"/>
    <w:rsid w:val="000E4184"/>
    <w:rsid w:val="000E4E4E"/>
    <w:rsid w:val="000E53BF"/>
    <w:rsid w:val="000E71CC"/>
    <w:rsid w:val="000F25FF"/>
    <w:rsid w:val="000F4C25"/>
    <w:rsid w:val="000F56CE"/>
    <w:rsid w:val="000F6AB2"/>
    <w:rsid w:val="001027E3"/>
    <w:rsid w:val="001031BB"/>
    <w:rsid w:val="001038DC"/>
    <w:rsid w:val="00103C29"/>
    <w:rsid w:val="00104620"/>
    <w:rsid w:val="00110533"/>
    <w:rsid w:val="00110DF8"/>
    <w:rsid w:val="0011111F"/>
    <w:rsid w:val="00111349"/>
    <w:rsid w:val="001119BA"/>
    <w:rsid w:val="00114080"/>
    <w:rsid w:val="001143B1"/>
    <w:rsid w:val="0011526A"/>
    <w:rsid w:val="00121217"/>
    <w:rsid w:val="00121314"/>
    <w:rsid w:val="00122D7A"/>
    <w:rsid w:val="00123F88"/>
    <w:rsid w:val="001302C2"/>
    <w:rsid w:val="0013055C"/>
    <w:rsid w:val="001318C6"/>
    <w:rsid w:val="00131A24"/>
    <w:rsid w:val="00131DB8"/>
    <w:rsid w:val="00132287"/>
    <w:rsid w:val="00134ED7"/>
    <w:rsid w:val="00135382"/>
    <w:rsid w:val="0013551F"/>
    <w:rsid w:val="00135E1D"/>
    <w:rsid w:val="001403B1"/>
    <w:rsid w:val="00140908"/>
    <w:rsid w:val="00140D3B"/>
    <w:rsid w:val="00140EC0"/>
    <w:rsid w:val="00141694"/>
    <w:rsid w:val="001418D3"/>
    <w:rsid w:val="001422EA"/>
    <w:rsid w:val="0014427C"/>
    <w:rsid w:val="00145D4A"/>
    <w:rsid w:val="00146A93"/>
    <w:rsid w:val="001472A7"/>
    <w:rsid w:val="00150B53"/>
    <w:rsid w:val="00151102"/>
    <w:rsid w:val="001511CA"/>
    <w:rsid w:val="00151218"/>
    <w:rsid w:val="001522D3"/>
    <w:rsid w:val="00152955"/>
    <w:rsid w:val="001567EC"/>
    <w:rsid w:val="0015782B"/>
    <w:rsid w:val="00161EC5"/>
    <w:rsid w:val="00161FD8"/>
    <w:rsid w:val="00163CF1"/>
    <w:rsid w:val="00163E93"/>
    <w:rsid w:val="00163F05"/>
    <w:rsid w:val="00164E92"/>
    <w:rsid w:val="001651DE"/>
    <w:rsid w:val="00167858"/>
    <w:rsid w:val="00172D5D"/>
    <w:rsid w:val="00175C13"/>
    <w:rsid w:val="00176707"/>
    <w:rsid w:val="00177928"/>
    <w:rsid w:val="00177C99"/>
    <w:rsid w:val="00180504"/>
    <w:rsid w:val="00183408"/>
    <w:rsid w:val="00183FC5"/>
    <w:rsid w:val="001841CD"/>
    <w:rsid w:val="0018461F"/>
    <w:rsid w:val="0019078F"/>
    <w:rsid w:val="001959C7"/>
    <w:rsid w:val="001A0051"/>
    <w:rsid w:val="001A08EE"/>
    <w:rsid w:val="001A327C"/>
    <w:rsid w:val="001A3520"/>
    <w:rsid w:val="001A3ABD"/>
    <w:rsid w:val="001A5120"/>
    <w:rsid w:val="001A5C2B"/>
    <w:rsid w:val="001A5D00"/>
    <w:rsid w:val="001A77BE"/>
    <w:rsid w:val="001B07DF"/>
    <w:rsid w:val="001B2BDD"/>
    <w:rsid w:val="001B4491"/>
    <w:rsid w:val="001B46A0"/>
    <w:rsid w:val="001B6BC6"/>
    <w:rsid w:val="001B718C"/>
    <w:rsid w:val="001C0553"/>
    <w:rsid w:val="001C1972"/>
    <w:rsid w:val="001C36F7"/>
    <w:rsid w:val="001C4164"/>
    <w:rsid w:val="001C4325"/>
    <w:rsid w:val="001C43ED"/>
    <w:rsid w:val="001C600C"/>
    <w:rsid w:val="001C6996"/>
    <w:rsid w:val="001C7F80"/>
    <w:rsid w:val="001D0697"/>
    <w:rsid w:val="001D184B"/>
    <w:rsid w:val="001D19DA"/>
    <w:rsid w:val="001D61D4"/>
    <w:rsid w:val="001D79C0"/>
    <w:rsid w:val="001D7F69"/>
    <w:rsid w:val="001E2C6A"/>
    <w:rsid w:val="001E3642"/>
    <w:rsid w:val="001E45EF"/>
    <w:rsid w:val="001E5607"/>
    <w:rsid w:val="001E5BEB"/>
    <w:rsid w:val="001E64FE"/>
    <w:rsid w:val="001F0436"/>
    <w:rsid w:val="001F254C"/>
    <w:rsid w:val="001F2611"/>
    <w:rsid w:val="001F3995"/>
    <w:rsid w:val="001F460E"/>
    <w:rsid w:val="001F4BCF"/>
    <w:rsid w:val="002002DE"/>
    <w:rsid w:val="00200D48"/>
    <w:rsid w:val="0020119A"/>
    <w:rsid w:val="00202B01"/>
    <w:rsid w:val="00204D50"/>
    <w:rsid w:val="00204F83"/>
    <w:rsid w:val="0020614C"/>
    <w:rsid w:val="00206694"/>
    <w:rsid w:val="00207948"/>
    <w:rsid w:val="00210ECE"/>
    <w:rsid w:val="00213829"/>
    <w:rsid w:val="00214F13"/>
    <w:rsid w:val="002164E0"/>
    <w:rsid w:val="002240AF"/>
    <w:rsid w:val="00225DF7"/>
    <w:rsid w:val="00226FE5"/>
    <w:rsid w:val="0022713D"/>
    <w:rsid w:val="002277A5"/>
    <w:rsid w:val="00227C82"/>
    <w:rsid w:val="00231541"/>
    <w:rsid w:val="00231E0E"/>
    <w:rsid w:val="002332F7"/>
    <w:rsid w:val="00233642"/>
    <w:rsid w:val="00234113"/>
    <w:rsid w:val="002342BD"/>
    <w:rsid w:val="002348E5"/>
    <w:rsid w:val="00236BAA"/>
    <w:rsid w:val="00236C89"/>
    <w:rsid w:val="00240B5A"/>
    <w:rsid w:val="0024151B"/>
    <w:rsid w:val="00242B7D"/>
    <w:rsid w:val="00242D7F"/>
    <w:rsid w:val="00242DAE"/>
    <w:rsid w:val="002433BB"/>
    <w:rsid w:val="0024378A"/>
    <w:rsid w:val="00244434"/>
    <w:rsid w:val="00244661"/>
    <w:rsid w:val="00244DC6"/>
    <w:rsid w:val="00246F0C"/>
    <w:rsid w:val="002471C4"/>
    <w:rsid w:val="00247BA5"/>
    <w:rsid w:val="00250F03"/>
    <w:rsid w:val="00251AA3"/>
    <w:rsid w:val="00252367"/>
    <w:rsid w:val="002525BA"/>
    <w:rsid w:val="00253922"/>
    <w:rsid w:val="00254035"/>
    <w:rsid w:val="00255EBE"/>
    <w:rsid w:val="002565B1"/>
    <w:rsid w:val="00256AD5"/>
    <w:rsid w:val="00256B13"/>
    <w:rsid w:val="00257B47"/>
    <w:rsid w:val="0026030B"/>
    <w:rsid w:val="00261041"/>
    <w:rsid w:val="002619D5"/>
    <w:rsid w:val="002621CA"/>
    <w:rsid w:val="00262A30"/>
    <w:rsid w:val="00262EFE"/>
    <w:rsid w:val="00263FC4"/>
    <w:rsid w:val="00264CBB"/>
    <w:rsid w:val="00264E4D"/>
    <w:rsid w:val="002655C6"/>
    <w:rsid w:val="00267B33"/>
    <w:rsid w:val="00270645"/>
    <w:rsid w:val="00272378"/>
    <w:rsid w:val="00273CB6"/>
    <w:rsid w:val="00274547"/>
    <w:rsid w:val="002749B7"/>
    <w:rsid w:val="002749E9"/>
    <w:rsid w:val="002756C0"/>
    <w:rsid w:val="00276832"/>
    <w:rsid w:val="0027688F"/>
    <w:rsid w:val="00280E59"/>
    <w:rsid w:val="0028109F"/>
    <w:rsid w:val="00282877"/>
    <w:rsid w:val="002830DF"/>
    <w:rsid w:val="002874F0"/>
    <w:rsid w:val="00287E4B"/>
    <w:rsid w:val="00291102"/>
    <w:rsid w:val="00292277"/>
    <w:rsid w:val="002922E0"/>
    <w:rsid w:val="0029320D"/>
    <w:rsid w:val="00293C5F"/>
    <w:rsid w:val="00297687"/>
    <w:rsid w:val="002A0974"/>
    <w:rsid w:val="002A0C36"/>
    <w:rsid w:val="002A0FB4"/>
    <w:rsid w:val="002A233E"/>
    <w:rsid w:val="002A357A"/>
    <w:rsid w:val="002A52C0"/>
    <w:rsid w:val="002A5D56"/>
    <w:rsid w:val="002A6E15"/>
    <w:rsid w:val="002A708F"/>
    <w:rsid w:val="002B0465"/>
    <w:rsid w:val="002B1B20"/>
    <w:rsid w:val="002B1FF1"/>
    <w:rsid w:val="002B25B8"/>
    <w:rsid w:val="002B2C84"/>
    <w:rsid w:val="002B3556"/>
    <w:rsid w:val="002B4BFF"/>
    <w:rsid w:val="002B5277"/>
    <w:rsid w:val="002B6497"/>
    <w:rsid w:val="002B6E21"/>
    <w:rsid w:val="002B6F3B"/>
    <w:rsid w:val="002B72D3"/>
    <w:rsid w:val="002C28EE"/>
    <w:rsid w:val="002C4171"/>
    <w:rsid w:val="002C564F"/>
    <w:rsid w:val="002C6623"/>
    <w:rsid w:val="002C6E96"/>
    <w:rsid w:val="002D33B3"/>
    <w:rsid w:val="002D4250"/>
    <w:rsid w:val="002D4B8D"/>
    <w:rsid w:val="002D6772"/>
    <w:rsid w:val="002D6D3F"/>
    <w:rsid w:val="002E024A"/>
    <w:rsid w:val="002E081B"/>
    <w:rsid w:val="002E1B84"/>
    <w:rsid w:val="002E2CA2"/>
    <w:rsid w:val="002E31DA"/>
    <w:rsid w:val="002E3B9E"/>
    <w:rsid w:val="002E57B8"/>
    <w:rsid w:val="002E68CF"/>
    <w:rsid w:val="002E6DBB"/>
    <w:rsid w:val="002E7741"/>
    <w:rsid w:val="002E7A57"/>
    <w:rsid w:val="002E7A8B"/>
    <w:rsid w:val="002F0269"/>
    <w:rsid w:val="002F0EFB"/>
    <w:rsid w:val="002F2C26"/>
    <w:rsid w:val="002F3269"/>
    <w:rsid w:val="002F34BD"/>
    <w:rsid w:val="002F3AE3"/>
    <w:rsid w:val="002F4748"/>
    <w:rsid w:val="002F62F0"/>
    <w:rsid w:val="002F6FA0"/>
    <w:rsid w:val="002F723E"/>
    <w:rsid w:val="002F7B6F"/>
    <w:rsid w:val="00301BC3"/>
    <w:rsid w:val="00302AAA"/>
    <w:rsid w:val="0030329E"/>
    <w:rsid w:val="00303FE1"/>
    <w:rsid w:val="00304539"/>
    <w:rsid w:val="003051D4"/>
    <w:rsid w:val="0030556D"/>
    <w:rsid w:val="00306B4F"/>
    <w:rsid w:val="00306EEF"/>
    <w:rsid w:val="00310985"/>
    <w:rsid w:val="003123BC"/>
    <w:rsid w:val="003131BD"/>
    <w:rsid w:val="00317EDC"/>
    <w:rsid w:val="00320510"/>
    <w:rsid w:val="00321718"/>
    <w:rsid w:val="0032210C"/>
    <w:rsid w:val="003225FD"/>
    <w:rsid w:val="00322CC1"/>
    <w:rsid w:val="00323F33"/>
    <w:rsid w:val="00325410"/>
    <w:rsid w:val="003256B7"/>
    <w:rsid w:val="0033016E"/>
    <w:rsid w:val="00330BAC"/>
    <w:rsid w:val="00330CA8"/>
    <w:rsid w:val="003324A3"/>
    <w:rsid w:val="00332825"/>
    <w:rsid w:val="00333132"/>
    <w:rsid w:val="003348E0"/>
    <w:rsid w:val="00340589"/>
    <w:rsid w:val="00341B47"/>
    <w:rsid w:val="00342857"/>
    <w:rsid w:val="00343018"/>
    <w:rsid w:val="00344026"/>
    <w:rsid w:val="00344A2C"/>
    <w:rsid w:val="00345741"/>
    <w:rsid w:val="003500E3"/>
    <w:rsid w:val="0035030B"/>
    <w:rsid w:val="00352A63"/>
    <w:rsid w:val="00353458"/>
    <w:rsid w:val="0035381E"/>
    <w:rsid w:val="003544A2"/>
    <w:rsid w:val="00354AB7"/>
    <w:rsid w:val="0035620B"/>
    <w:rsid w:val="00356939"/>
    <w:rsid w:val="00357BB6"/>
    <w:rsid w:val="00360671"/>
    <w:rsid w:val="00362674"/>
    <w:rsid w:val="0036498E"/>
    <w:rsid w:val="0036600A"/>
    <w:rsid w:val="003663D8"/>
    <w:rsid w:val="003667B4"/>
    <w:rsid w:val="003667F7"/>
    <w:rsid w:val="00366A7A"/>
    <w:rsid w:val="00366D41"/>
    <w:rsid w:val="00366DEA"/>
    <w:rsid w:val="003722C0"/>
    <w:rsid w:val="003733E1"/>
    <w:rsid w:val="0037533B"/>
    <w:rsid w:val="003766B2"/>
    <w:rsid w:val="00377DB1"/>
    <w:rsid w:val="00380337"/>
    <w:rsid w:val="003809A6"/>
    <w:rsid w:val="003817B4"/>
    <w:rsid w:val="00382CE4"/>
    <w:rsid w:val="00383934"/>
    <w:rsid w:val="0038406D"/>
    <w:rsid w:val="0038428D"/>
    <w:rsid w:val="00384B00"/>
    <w:rsid w:val="00385327"/>
    <w:rsid w:val="003859ED"/>
    <w:rsid w:val="003868C8"/>
    <w:rsid w:val="0038704B"/>
    <w:rsid w:val="00387360"/>
    <w:rsid w:val="00390B2C"/>
    <w:rsid w:val="00391216"/>
    <w:rsid w:val="00391497"/>
    <w:rsid w:val="003919A0"/>
    <w:rsid w:val="00391BE0"/>
    <w:rsid w:val="00392777"/>
    <w:rsid w:val="0039395F"/>
    <w:rsid w:val="003961D1"/>
    <w:rsid w:val="003965B1"/>
    <w:rsid w:val="00397B02"/>
    <w:rsid w:val="00397C8E"/>
    <w:rsid w:val="003A05F2"/>
    <w:rsid w:val="003A0C9F"/>
    <w:rsid w:val="003A2C8B"/>
    <w:rsid w:val="003A6358"/>
    <w:rsid w:val="003A71AB"/>
    <w:rsid w:val="003B054C"/>
    <w:rsid w:val="003B0AA0"/>
    <w:rsid w:val="003B0E48"/>
    <w:rsid w:val="003B1D59"/>
    <w:rsid w:val="003B5553"/>
    <w:rsid w:val="003B7B77"/>
    <w:rsid w:val="003B7E34"/>
    <w:rsid w:val="003C0D20"/>
    <w:rsid w:val="003C1932"/>
    <w:rsid w:val="003C1B0D"/>
    <w:rsid w:val="003C23F5"/>
    <w:rsid w:val="003C36C7"/>
    <w:rsid w:val="003C5AE0"/>
    <w:rsid w:val="003C60FF"/>
    <w:rsid w:val="003C679A"/>
    <w:rsid w:val="003C69AD"/>
    <w:rsid w:val="003C7A2C"/>
    <w:rsid w:val="003C7E26"/>
    <w:rsid w:val="003D013F"/>
    <w:rsid w:val="003D1034"/>
    <w:rsid w:val="003D13C9"/>
    <w:rsid w:val="003D26C7"/>
    <w:rsid w:val="003D357C"/>
    <w:rsid w:val="003D41D3"/>
    <w:rsid w:val="003D4446"/>
    <w:rsid w:val="003D6F99"/>
    <w:rsid w:val="003D77B6"/>
    <w:rsid w:val="003E0996"/>
    <w:rsid w:val="003E0C38"/>
    <w:rsid w:val="003E0EAC"/>
    <w:rsid w:val="003E1811"/>
    <w:rsid w:val="003E3B39"/>
    <w:rsid w:val="003E3F44"/>
    <w:rsid w:val="003E5130"/>
    <w:rsid w:val="003E5A6A"/>
    <w:rsid w:val="003E643F"/>
    <w:rsid w:val="003E77BA"/>
    <w:rsid w:val="003F047B"/>
    <w:rsid w:val="003F1319"/>
    <w:rsid w:val="003F415F"/>
    <w:rsid w:val="003F41E2"/>
    <w:rsid w:val="003F4DD1"/>
    <w:rsid w:val="003F59E9"/>
    <w:rsid w:val="003F6C8E"/>
    <w:rsid w:val="003F6E87"/>
    <w:rsid w:val="00400385"/>
    <w:rsid w:val="00401B07"/>
    <w:rsid w:val="00403A7E"/>
    <w:rsid w:val="00404425"/>
    <w:rsid w:val="00405C3C"/>
    <w:rsid w:val="004065D0"/>
    <w:rsid w:val="00406AC2"/>
    <w:rsid w:val="00410097"/>
    <w:rsid w:val="00410881"/>
    <w:rsid w:val="00410B7E"/>
    <w:rsid w:val="00411F06"/>
    <w:rsid w:val="00412644"/>
    <w:rsid w:val="004132D1"/>
    <w:rsid w:val="0041340A"/>
    <w:rsid w:val="00414798"/>
    <w:rsid w:val="00414EB6"/>
    <w:rsid w:val="00415C94"/>
    <w:rsid w:val="00417D4D"/>
    <w:rsid w:val="004206C6"/>
    <w:rsid w:val="00421127"/>
    <w:rsid w:val="00421B9F"/>
    <w:rsid w:val="00422193"/>
    <w:rsid w:val="004227D1"/>
    <w:rsid w:val="004270FE"/>
    <w:rsid w:val="0042754F"/>
    <w:rsid w:val="004279D5"/>
    <w:rsid w:val="00431B14"/>
    <w:rsid w:val="0043487B"/>
    <w:rsid w:val="0043500E"/>
    <w:rsid w:val="004362CB"/>
    <w:rsid w:val="00436DED"/>
    <w:rsid w:val="004378DE"/>
    <w:rsid w:val="004406E9"/>
    <w:rsid w:val="0044084D"/>
    <w:rsid w:val="0044466F"/>
    <w:rsid w:val="00444DBD"/>
    <w:rsid w:val="00444DC5"/>
    <w:rsid w:val="004457D9"/>
    <w:rsid w:val="00445C22"/>
    <w:rsid w:val="00445E9E"/>
    <w:rsid w:val="00447243"/>
    <w:rsid w:val="00447B30"/>
    <w:rsid w:val="004506B7"/>
    <w:rsid w:val="00453242"/>
    <w:rsid w:val="004540D3"/>
    <w:rsid w:val="00454EBB"/>
    <w:rsid w:val="00455691"/>
    <w:rsid w:val="00456517"/>
    <w:rsid w:val="00456D59"/>
    <w:rsid w:val="004600F4"/>
    <w:rsid w:val="00461BB4"/>
    <w:rsid w:val="00461BD2"/>
    <w:rsid w:val="0046244C"/>
    <w:rsid w:val="004641FF"/>
    <w:rsid w:val="00464957"/>
    <w:rsid w:val="00466242"/>
    <w:rsid w:val="00466337"/>
    <w:rsid w:val="00467A39"/>
    <w:rsid w:val="00471BFA"/>
    <w:rsid w:val="00471DB3"/>
    <w:rsid w:val="004749C4"/>
    <w:rsid w:val="00474E58"/>
    <w:rsid w:val="004756F9"/>
    <w:rsid w:val="00481511"/>
    <w:rsid w:val="00486C3A"/>
    <w:rsid w:val="00487208"/>
    <w:rsid w:val="00487E91"/>
    <w:rsid w:val="00490234"/>
    <w:rsid w:val="00490A18"/>
    <w:rsid w:val="004910C0"/>
    <w:rsid w:val="004917B5"/>
    <w:rsid w:val="00492AE5"/>
    <w:rsid w:val="0049362A"/>
    <w:rsid w:val="00493D88"/>
    <w:rsid w:val="0049414B"/>
    <w:rsid w:val="0049429A"/>
    <w:rsid w:val="00495306"/>
    <w:rsid w:val="0049649B"/>
    <w:rsid w:val="004A368A"/>
    <w:rsid w:val="004A7043"/>
    <w:rsid w:val="004A70DE"/>
    <w:rsid w:val="004B0D6B"/>
    <w:rsid w:val="004B2101"/>
    <w:rsid w:val="004B3F59"/>
    <w:rsid w:val="004B462E"/>
    <w:rsid w:val="004B5179"/>
    <w:rsid w:val="004B5AFD"/>
    <w:rsid w:val="004B717C"/>
    <w:rsid w:val="004B7268"/>
    <w:rsid w:val="004C0164"/>
    <w:rsid w:val="004C0964"/>
    <w:rsid w:val="004C37AF"/>
    <w:rsid w:val="004C420E"/>
    <w:rsid w:val="004C4912"/>
    <w:rsid w:val="004C5C6C"/>
    <w:rsid w:val="004C7745"/>
    <w:rsid w:val="004D4CB7"/>
    <w:rsid w:val="004D56BD"/>
    <w:rsid w:val="004E0922"/>
    <w:rsid w:val="004E0A51"/>
    <w:rsid w:val="004E1F56"/>
    <w:rsid w:val="004E20A2"/>
    <w:rsid w:val="004E2490"/>
    <w:rsid w:val="004E28B4"/>
    <w:rsid w:val="004E3450"/>
    <w:rsid w:val="004E441B"/>
    <w:rsid w:val="004E4658"/>
    <w:rsid w:val="004E5E27"/>
    <w:rsid w:val="004E63A4"/>
    <w:rsid w:val="004E6C81"/>
    <w:rsid w:val="004E7740"/>
    <w:rsid w:val="004F049C"/>
    <w:rsid w:val="004F0CCA"/>
    <w:rsid w:val="004F2003"/>
    <w:rsid w:val="004F26EB"/>
    <w:rsid w:val="004F30DD"/>
    <w:rsid w:val="004F5367"/>
    <w:rsid w:val="00500658"/>
    <w:rsid w:val="0050137E"/>
    <w:rsid w:val="00501758"/>
    <w:rsid w:val="005023A3"/>
    <w:rsid w:val="00502941"/>
    <w:rsid w:val="0050356D"/>
    <w:rsid w:val="0050384C"/>
    <w:rsid w:val="00505EB0"/>
    <w:rsid w:val="005076B3"/>
    <w:rsid w:val="00507910"/>
    <w:rsid w:val="00511A5D"/>
    <w:rsid w:val="00513DB7"/>
    <w:rsid w:val="00513ECA"/>
    <w:rsid w:val="00515412"/>
    <w:rsid w:val="005157E1"/>
    <w:rsid w:val="00516FC4"/>
    <w:rsid w:val="005172D3"/>
    <w:rsid w:val="005177A1"/>
    <w:rsid w:val="00517E2E"/>
    <w:rsid w:val="0052009F"/>
    <w:rsid w:val="00520F3B"/>
    <w:rsid w:val="005229E4"/>
    <w:rsid w:val="00524467"/>
    <w:rsid w:val="00524A14"/>
    <w:rsid w:val="00524ECF"/>
    <w:rsid w:val="005253CB"/>
    <w:rsid w:val="00526F09"/>
    <w:rsid w:val="005319AE"/>
    <w:rsid w:val="00533F76"/>
    <w:rsid w:val="005349B8"/>
    <w:rsid w:val="005369B9"/>
    <w:rsid w:val="0053703E"/>
    <w:rsid w:val="005374A5"/>
    <w:rsid w:val="00540380"/>
    <w:rsid w:val="00541110"/>
    <w:rsid w:val="005437BE"/>
    <w:rsid w:val="00544519"/>
    <w:rsid w:val="00550AD4"/>
    <w:rsid w:val="00552318"/>
    <w:rsid w:val="00552F27"/>
    <w:rsid w:val="005539B6"/>
    <w:rsid w:val="005539D7"/>
    <w:rsid w:val="00554150"/>
    <w:rsid w:val="0055552C"/>
    <w:rsid w:val="0055570F"/>
    <w:rsid w:val="00557ABE"/>
    <w:rsid w:val="0056074B"/>
    <w:rsid w:val="00562D29"/>
    <w:rsid w:val="0056477F"/>
    <w:rsid w:val="0056478C"/>
    <w:rsid w:val="00566050"/>
    <w:rsid w:val="005669FB"/>
    <w:rsid w:val="00571303"/>
    <w:rsid w:val="00571BA2"/>
    <w:rsid w:val="00571C14"/>
    <w:rsid w:val="00572398"/>
    <w:rsid w:val="005724B8"/>
    <w:rsid w:val="00575A6F"/>
    <w:rsid w:val="005815C1"/>
    <w:rsid w:val="00582C6C"/>
    <w:rsid w:val="005848E0"/>
    <w:rsid w:val="005859FC"/>
    <w:rsid w:val="00586857"/>
    <w:rsid w:val="00586B57"/>
    <w:rsid w:val="00590602"/>
    <w:rsid w:val="00591336"/>
    <w:rsid w:val="005915ED"/>
    <w:rsid w:val="00592418"/>
    <w:rsid w:val="00593492"/>
    <w:rsid w:val="00595C2D"/>
    <w:rsid w:val="005961F8"/>
    <w:rsid w:val="00596EDA"/>
    <w:rsid w:val="00597D08"/>
    <w:rsid w:val="005A0316"/>
    <w:rsid w:val="005A0373"/>
    <w:rsid w:val="005A1DE4"/>
    <w:rsid w:val="005A290D"/>
    <w:rsid w:val="005A3094"/>
    <w:rsid w:val="005A54DB"/>
    <w:rsid w:val="005A592C"/>
    <w:rsid w:val="005A5EAA"/>
    <w:rsid w:val="005A6778"/>
    <w:rsid w:val="005A7C3B"/>
    <w:rsid w:val="005B099F"/>
    <w:rsid w:val="005B2FBF"/>
    <w:rsid w:val="005B5B88"/>
    <w:rsid w:val="005C0415"/>
    <w:rsid w:val="005C1A23"/>
    <w:rsid w:val="005C1FAC"/>
    <w:rsid w:val="005C346B"/>
    <w:rsid w:val="005C3C6F"/>
    <w:rsid w:val="005C420C"/>
    <w:rsid w:val="005C550A"/>
    <w:rsid w:val="005C6228"/>
    <w:rsid w:val="005C69B4"/>
    <w:rsid w:val="005C6EBC"/>
    <w:rsid w:val="005C72E8"/>
    <w:rsid w:val="005C74AA"/>
    <w:rsid w:val="005D37A3"/>
    <w:rsid w:val="005D5133"/>
    <w:rsid w:val="005D6429"/>
    <w:rsid w:val="005D738E"/>
    <w:rsid w:val="005E0C6F"/>
    <w:rsid w:val="005E17BC"/>
    <w:rsid w:val="005E364B"/>
    <w:rsid w:val="005E5D70"/>
    <w:rsid w:val="005E5F24"/>
    <w:rsid w:val="005E7709"/>
    <w:rsid w:val="005E77A2"/>
    <w:rsid w:val="005F11C9"/>
    <w:rsid w:val="005F1953"/>
    <w:rsid w:val="005F2A21"/>
    <w:rsid w:val="005F5C73"/>
    <w:rsid w:val="005F68B8"/>
    <w:rsid w:val="005F6943"/>
    <w:rsid w:val="005F78BA"/>
    <w:rsid w:val="005F78BF"/>
    <w:rsid w:val="005F7FA3"/>
    <w:rsid w:val="00600973"/>
    <w:rsid w:val="00603B5E"/>
    <w:rsid w:val="0060610B"/>
    <w:rsid w:val="00606287"/>
    <w:rsid w:val="006062CA"/>
    <w:rsid w:val="00607AAD"/>
    <w:rsid w:val="00607F5B"/>
    <w:rsid w:val="00610096"/>
    <w:rsid w:val="006109A9"/>
    <w:rsid w:val="00610A60"/>
    <w:rsid w:val="006131C6"/>
    <w:rsid w:val="00613EF4"/>
    <w:rsid w:val="00614EEB"/>
    <w:rsid w:val="006168FB"/>
    <w:rsid w:val="0061766F"/>
    <w:rsid w:val="0062007B"/>
    <w:rsid w:val="00621151"/>
    <w:rsid w:val="00622765"/>
    <w:rsid w:val="00623210"/>
    <w:rsid w:val="006257D3"/>
    <w:rsid w:val="00626B03"/>
    <w:rsid w:val="00627348"/>
    <w:rsid w:val="00627D11"/>
    <w:rsid w:val="0063111D"/>
    <w:rsid w:val="00632C36"/>
    <w:rsid w:val="00633183"/>
    <w:rsid w:val="00633E73"/>
    <w:rsid w:val="006351BC"/>
    <w:rsid w:val="0063586E"/>
    <w:rsid w:val="00635D1E"/>
    <w:rsid w:val="00637BE5"/>
    <w:rsid w:val="0064018F"/>
    <w:rsid w:val="00640991"/>
    <w:rsid w:val="00641CCC"/>
    <w:rsid w:val="0064410C"/>
    <w:rsid w:val="00645696"/>
    <w:rsid w:val="00652582"/>
    <w:rsid w:val="0065771C"/>
    <w:rsid w:val="00660491"/>
    <w:rsid w:val="00660F9E"/>
    <w:rsid w:val="00661631"/>
    <w:rsid w:val="006617A7"/>
    <w:rsid w:val="00661D3A"/>
    <w:rsid w:val="006624B4"/>
    <w:rsid w:val="00663286"/>
    <w:rsid w:val="00663A10"/>
    <w:rsid w:val="00663C31"/>
    <w:rsid w:val="00664F77"/>
    <w:rsid w:val="006662A8"/>
    <w:rsid w:val="00667A77"/>
    <w:rsid w:val="00671729"/>
    <w:rsid w:val="00671876"/>
    <w:rsid w:val="0067646D"/>
    <w:rsid w:val="00677367"/>
    <w:rsid w:val="0067773B"/>
    <w:rsid w:val="00677BF3"/>
    <w:rsid w:val="00677C1B"/>
    <w:rsid w:val="00683D94"/>
    <w:rsid w:val="00684985"/>
    <w:rsid w:val="00684D93"/>
    <w:rsid w:val="00684E90"/>
    <w:rsid w:val="0068656E"/>
    <w:rsid w:val="00686BDC"/>
    <w:rsid w:val="006907AA"/>
    <w:rsid w:val="0069194C"/>
    <w:rsid w:val="00692293"/>
    <w:rsid w:val="00692618"/>
    <w:rsid w:val="00692DA6"/>
    <w:rsid w:val="00693374"/>
    <w:rsid w:val="0069476E"/>
    <w:rsid w:val="00695556"/>
    <w:rsid w:val="00695823"/>
    <w:rsid w:val="00697698"/>
    <w:rsid w:val="00697D00"/>
    <w:rsid w:val="006A2135"/>
    <w:rsid w:val="006A45DB"/>
    <w:rsid w:val="006A5678"/>
    <w:rsid w:val="006A6536"/>
    <w:rsid w:val="006A6D40"/>
    <w:rsid w:val="006A75AB"/>
    <w:rsid w:val="006B0D54"/>
    <w:rsid w:val="006B1C4B"/>
    <w:rsid w:val="006B2209"/>
    <w:rsid w:val="006B272B"/>
    <w:rsid w:val="006B42A4"/>
    <w:rsid w:val="006B4753"/>
    <w:rsid w:val="006B50D2"/>
    <w:rsid w:val="006B5F9A"/>
    <w:rsid w:val="006B6C00"/>
    <w:rsid w:val="006B6CC0"/>
    <w:rsid w:val="006B7CB8"/>
    <w:rsid w:val="006C1465"/>
    <w:rsid w:val="006C20A2"/>
    <w:rsid w:val="006C329C"/>
    <w:rsid w:val="006C3B58"/>
    <w:rsid w:val="006C6914"/>
    <w:rsid w:val="006C7477"/>
    <w:rsid w:val="006C7D3E"/>
    <w:rsid w:val="006D2828"/>
    <w:rsid w:val="006D487B"/>
    <w:rsid w:val="006D4DC9"/>
    <w:rsid w:val="006D5937"/>
    <w:rsid w:val="006D6902"/>
    <w:rsid w:val="006E23F3"/>
    <w:rsid w:val="006E25D1"/>
    <w:rsid w:val="006E518E"/>
    <w:rsid w:val="006E587B"/>
    <w:rsid w:val="006E5ADB"/>
    <w:rsid w:val="006E7429"/>
    <w:rsid w:val="006F20A6"/>
    <w:rsid w:val="006F235E"/>
    <w:rsid w:val="006F2D67"/>
    <w:rsid w:val="006F5105"/>
    <w:rsid w:val="006F7CD5"/>
    <w:rsid w:val="00700FB1"/>
    <w:rsid w:val="007015C4"/>
    <w:rsid w:val="007022B0"/>
    <w:rsid w:val="00703B21"/>
    <w:rsid w:val="00706818"/>
    <w:rsid w:val="00707178"/>
    <w:rsid w:val="007107E3"/>
    <w:rsid w:val="00711609"/>
    <w:rsid w:val="00714B0B"/>
    <w:rsid w:val="00716251"/>
    <w:rsid w:val="0071667D"/>
    <w:rsid w:val="007171A2"/>
    <w:rsid w:val="00717A45"/>
    <w:rsid w:val="00717C3E"/>
    <w:rsid w:val="00722FAB"/>
    <w:rsid w:val="00726568"/>
    <w:rsid w:val="00726E14"/>
    <w:rsid w:val="007275CB"/>
    <w:rsid w:val="00727CA5"/>
    <w:rsid w:val="0073063B"/>
    <w:rsid w:val="007318C4"/>
    <w:rsid w:val="00731B8C"/>
    <w:rsid w:val="00732094"/>
    <w:rsid w:val="007323B7"/>
    <w:rsid w:val="00732763"/>
    <w:rsid w:val="0073353D"/>
    <w:rsid w:val="007336A9"/>
    <w:rsid w:val="007372D0"/>
    <w:rsid w:val="007409A1"/>
    <w:rsid w:val="007444F6"/>
    <w:rsid w:val="00745123"/>
    <w:rsid w:val="007455D5"/>
    <w:rsid w:val="0074671A"/>
    <w:rsid w:val="007478D5"/>
    <w:rsid w:val="00751718"/>
    <w:rsid w:val="00751EB2"/>
    <w:rsid w:val="007531A0"/>
    <w:rsid w:val="007538C0"/>
    <w:rsid w:val="00755452"/>
    <w:rsid w:val="007556D1"/>
    <w:rsid w:val="00755BF2"/>
    <w:rsid w:val="00756D00"/>
    <w:rsid w:val="007570CC"/>
    <w:rsid w:val="00760FCA"/>
    <w:rsid w:val="00761D5A"/>
    <w:rsid w:val="007638EA"/>
    <w:rsid w:val="007642FF"/>
    <w:rsid w:val="0076534A"/>
    <w:rsid w:val="00765B39"/>
    <w:rsid w:val="00766F77"/>
    <w:rsid w:val="007673DE"/>
    <w:rsid w:val="007700E2"/>
    <w:rsid w:val="00773E46"/>
    <w:rsid w:val="007771B9"/>
    <w:rsid w:val="00780799"/>
    <w:rsid w:val="007816E4"/>
    <w:rsid w:val="00785359"/>
    <w:rsid w:val="0078755C"/>
    <w:rsid w:val="00787AFD"/>
    <w:rsid w:val="00790AC3"/>
    <w:rsid w:val="0079139D"/>
    <w:rsid w:val="00791CAA"/>
    <w:rsid w:val="00792609"/>
    <w:rsid w:val="00792752"/>
    <w:rsid w:val="0079314F"/>
    <w:rsid w:val="0079397A"/>
    <w:rsid w:val="00793B97"/>
    <w:rsid w:val="00794592"/>
    <w:rsid w:val="00794D93"/>
    <w:rsid w:val="00795AA5"/>
    <w:rsid w:val="0079655C"/>
    <w:rsid w:val="00796D79"/>
    <w:rsid w:val="007976ED"/>
    <w:rsid w:val="00797CFD"/>
    <w:rsid w:val="007A0E43"/>
    <w:rsid w:val="007A232B"/>
    <w:rsid w:val="007A41A6"/>
    <w:rsid w:val="007A52D8"/>
    <w:rsid w:val="007A5546"/>
    <w:rsid w:val="007A591F"/>
    <w:rsid w:val="007A62B8"/>
    <w:rsid w:val="007A7A0F"/>
    <w:rsid w:val="007A7A4F"/>
    <w:rsid w:val="007B06A3"/>
    <w:rsid w:val="007B1434"/>
    <w:rsid w:val="007B1771"/>
    <w:rsid w:val="007B30F8"/>
    <w:rsid w:val="007B3BAB"/>
    <w:rsid w:val="007B4AC8"/>
    <w:rsid w:val="007B61DF"/>
    <w:rsid w:val="007B6287"/>
    <w:rsid w:val="007C006F"/>
    <w:rsid w:val="007C19DB"/>
    <w:rsid w:val="007C1FB8"/>
    <w:rsid w:val="007C3571"/>
    <w:rsid w:val="007C5428"/>
    <w:rsid w:val="007C6A99"/>
    <w:rsid w:val="007C7A78"/>
    <w:rsid w:val="007C7FA7"/>
    <w:rsid w:val="007D4DA8"/>
    <w:rsid w:val="007D5FC6"/>
    <w:rsid w:val="007D6735"/>
    <w:rsid w:val="007E3F06"/>
    <w:rsid w:val="007E524B"/>
    <w:rsid w:val="007E557B"/>
    <w:rsid w:val="007E6885"/>
    <w:rsid w:val="007E7DCA"/>
    <w:rsid w:val="007F090E"/>
    <w:rsid w:val="007F1920"/>
    <w:rsid w:val="007F29AD"/>
    <w:rsid w:val="007F29DE"/>
    <w:rsid w:val="007F348C"/>
    <w:rsid w:val="007F3C72"/>
    <w:rsid w:val="007F3DCC"/>
    <w:rsid w:val="007F6FEA"/>
    <w:rsid w:val="007F71F6"/>
    <w:rsid w:val="007F7DBE"/>
    <w:rsid w:val="008023EE"/>
    <w:rsid w:val="00802BB6"/>
    <w:rsid w:val="008038D2"/>
    <w:rsid w:val="00806DC1"/>
    <w:rsid w:val="00806F5B"/>
    <w:rsid w:val="00806FCB"/>
    <w:rsid w:val="00807005"/>
    <w:rsid w:val="00807610"/>
    <w:rsid w:val="00807F08"/>
    <w:rsid w:val="008107DC"/>
    <w:rsid w:val="00810FC3"/>
    <w:rsid w:val="008124E4"/>
    <w:rsid w:val="00813460"/>
    <w:rsid w:val="0081516A"/>
    <w:rsid w:val="008159A0"/>
    <w:rsid w:val="00815A41"/>
    <w:rsid w:val="00815DEE"/>
    <w:rsid w:val="00815E3A"/>
    <w:rsid w:val="00815FE7"/>
    <w:rsid w:val="00817471"/>
    <w:rsid w:val="00817796"/>
    <w:rsid w:val="00820A3E"/>
    <w:rsid w:val="00820D4B"/>
    <w:rsid w:val="0082172D"/>
    <w:rsid w:val="00821F1F"/>
    <w:rsid w:val="00822159"/>
    <w:rsid w:val="00822C60"/>
    <w:rsid w:val="0082351E"/>
    <w:rsid w:val="00823D66"/>
    <w:rsid w:val="008248CB"/>
    <w:rsid w:val="00827A79"/>
    <w:rsid w:val="0083167F"/>
    <w:rsid w:val="00831AD7"/>
    <w:rsid w:val="008342AE"/>
    <w:rsid w:val="00834F7F"/>
    <w:rsid w:val="0083762D"/>
    <w:rsid w:val="00840675"/>
    <w:rsid w:val="00840AE8"/>
    <w:rsid w:val="00841C92"/>
    <w:rsid w:val="00842802"/>
    <w:rsid w:val="00845549"/>
    <w:rsid w:val="0084596E"/>
    <w:rsid w:val="00846502"/>
    <w:rsid w:val="00847DEB"/>
    <w:rsid w:val="00850BE3"/>
    <w:rsid w:val="00850F66"/>
    <w:rsid w:val="008521F4"/>
    <w:rsid w:val="00852E24"/>
    <w:rsid w:val="00853041"/>
    <w:rsid w:val="0085326E"/>
    <w:rsid w:val="00854911"/>
    <w:rsid w:val="00857003"/>
    <w:rsid w:val="008572C6"/>
    <w:rsid w:val="00860432"/>
    <w:rsid w:val="00860B04"/>
    <w:rsid w:val="00862BE4"/>
    <w:rsid w:val="00863039"/>
    <w:rsid w:val="00864023"/>
    <w:rsid w:val="00864929"/>
    <w:rsid w:val="00864E44"/>
    <w:rsid w:val="00870516"/>
    <w:rsid w:val="00872D30"/>
    <w:rsid w:val="008735D9"/>
    <w:rsid w:val="008759B2"/>
    <w:rsid w:val="00877550"/>
    <w:rsid w:val="00877FAF"/>
    <w:rsid w:val="0088147A"/>
    <w:rsid w:val="008816F8"/>
    <w:rsid w:val="00882673"/>
    <w:rsid w:val="00883BFE"/>
    <w:rsid w:val="00884D44"/>
    <w:rsid w:val="00884F9B"/>
    <w:rsid w:val="008852C5"/>
    <w:rsid w:val="0088680B"/>
    <w:rsid w:val="00887085"/>
    <w:rsid w:val="00890886"/>
    <w:rsid w:val="008926A4"/>
    <w:rsid w:val="008944C9"/>
    <w:rsid w:val="008A1A29"/>
    <w:rsid w:val="008A2C8F"/>
    <w:rsid w:val="008A3EE1"/>
    <w:rsid w:val="008A668F"/>
    <w:rsid w:val="008A7943"/>
    <w:rsid w:val="008B00D8"/>
    <w:rsid w:val="008B0FD6"/>
    <w:rsid w:val="008B2104"/>
    <w:rsid w:val="008B31A1"/>
    <w:rsid w:val="008B4671"/>
    <w:rsid w:val="008B4C98"/>
    <w:rsid w:val="008B51CC"/>
    <w:rsid w:val="008B5AD6"/>
    <w:rsid w:val="008B5D36"/>
    <w:rsid w:val="008B7035"/>
    <w:rsid w:val="008B7382"/>
    <w:rsid w:val="008B7D83"/>
    <w:rsid w:val="008C0951"/>
    <w:rsid w:val="008C0A6E"/>
    <w:rsid w:val="008C17F8"/>
    <w:rsid w:val="008C1CE0"/>
    <w:rsid w:val="008C200C"/>
    <w:rsid w:val="008C4D74"/>
    <w:rsid w:val="008C5800"/>
    <w:rsid w:val="008C629D"/>
    <w:rsid w:val="008C6557"/>
    <w:rsid w:val="008C7EEB"/>
    <w:rsid w:val="008D15B1"/>
    <w:rsid w:val="008D2355"/>
    <w:rsid w:val="008D3660"/>
    <w:rsid w:val="008D37E0"/>
    <w:rsid w:val="008D3934"/>
    <w:rsid w:val="008E0717"/>
    <w:rsid w:val="008E0A75"/>
    <w:rsid w:val="008E1A8C"/>
    <w:rsid w:val="008E338F"/>
    <w:rsid w:val="008E4D52"/>
    <w:rsid w:val="008E66CA"/>
    <w:rsid w:val="008E6719"/>
    <w:rsid w:val="008F0FF2"/>
    <w:rsid w:val="008F27B5"/>
    <w:rsid w:val="008F29D2"/>
    <w:rsid w:val="008F4033"/>
    <w:rsid w:val="008F49AA"/>
    <w:rsid w:val="008F7BB7"/>
    <w:rsid w:val="008F7F96"/>
    <w:rsid w:val="00900ACB"/>
    <w:rsid w:val="00901606"/>
    <w:rsid w:val="00901BED"/>
    <w:rsid w:val="00901CC9"/>
    <w:rsid w:val="0090215A"/>
    <w:rsid w:val="009031EB"/>
    <w:rsid w:val="0090448D"/>
    <w:rsid w:val="009069A4"/>
    <w:rsid w:val="00907A79"/>
    <w:rsid w:val="0091059D"/>
    <w:rsid w:val="00910648"/>
    <w:rsid w:val="00913AB7"/>
    <w:rsid w:val="00914CAD"/>
    <w:rsid w:val="0091574A"/>
    <w:rsid w:val="0091605C"/>
    <w:rsid w:val="00916737"/>
    <w:rsid w:val="0091773B"/>
    <w:rsid w:val="009219E7"/>
    <w:rsid w:val="00922654"/>
    <w:rsid w:val="00922D92"/>
    <w:rsid w:val="009266DE"/>
    <w:rsid w:val="00926F31"/>
    <w:rsid w:val="009279A6"/>
    <w:rsid w:val="0093183E"/>
    <w:rsid w:val="00931C4D"/>
    <w:rsid w:val="00932985"/>
    <w:rsid w:val="00932C34"/>
    <w:rsid w:val="0093448E"/>
    <w:rsid w:val="00935611"/>
    <w:rsid w:val="00940BD4"/>
    <w:rsid w:val="00940C14"/>
    <w:rsid w:val="0094501F"/>
    <w:rsid w:val="009456F9"/>
    <w:rsid w:val="00946761"/>
    <w:rsid w:val="00947F24"/>
    <w:rsid w:val="0095020F"/>
    <w:rsid w:val="00950C08"/>
    <w:rsid w:val="0095112F"/>
    <w:rsid w:val="009537B3"/>
    <w:rsid w:val="0095464C"/>
    <w:rsid w:val="00954CCF"/>
    <w:rsid w:val="00954D9D"/>
    <w:rsid w:val="00954EE7"/>
    <w:rsid w:val="0095593F"/>
    <w:rsid w:val="009562C8"/>
    <w:rsid w:val="00960994"/>
    <w:rsid w:val="0096126C"/>
    <w:rsid w:val="0096141D"/>
    <w:rsid w:val="00963470"/>
    <w:rsid w:val="00963761"/>
    <w:rsid w:val="0096414A"/>
    <w:rsid w:val="00965470"/>
    <w:rsid w:val="00965EEA"/>
    <w:rsid w:val="009667C5"/>
    <w:rsid w:val="00966A68"/>
    <w:rsid w:val="00967454"/>
    <w:rsid w:val="00971774"/>
    <w:rsid w:val="00971C11"/>
    <w:rsid w:val="009725AF"/>
    <w:rsid w:val="00973C29"/>
    <w:rsid w:val="0097635D"/>
    <w:rsid w:val="009763B1"/>
    <w:rsid w:val="0097727C"/>
    <w:rsid w:val="009776E3"/>
    <w:rsid w:val="00980735"/>
    <w:rsid w:val="009816AD"/>
    <w:rsid w:val="0098288E"/>
    <w:rsid w:val="0098300C"/>
    <w:rsid w:val="009839CB"/>
    <w:rsid w:val="0098466E"/>
    <w:rsid w:val="00985364"/>
    <w:rsid w:val="0098641D"/>
    <w:rsid w:val="00986BA4"/>
    <w:rsid w:val="009915FD"/>
    <w:rsid w:val="00991CA1"/>
    <w:rsid w:val="00993BB5"/>
    <w:rsid w:val="0099789F"/>
    <w:rsid w:val="009A0335"/>
    <w:rsid w:val="009A1022"/>
    <w:rsid w:val="009A16FA"/>
    <w:rsid w:val="009A1EF3"/>
    <w:rsid w:val="009A2956"/>
    <w:rsid w:val="009A3576"/>
    <w:rsid w:val="009A35B6"/>
    <w:rsid w:val="009A374F"/>
    <w:rsid w:val="009A5A9B"/>
    <w:rsid w:val="009A6925"/>
    <w:rsid w:val="009A750D"/>
    <w:rsid w:val="009B0404"/>
    <w:rsid w:val="009B099B"/>
    <w:rsid w:val="009B14CD"/>
    <w:rsid w:val="009B1D74"/>
    <w:rsid w:val="009B31EF"/>
    <w:rsid w:val="009B3A36"/>
    <w:rsid w:val="009B5BD5"/>
    <w:rsid w:val="009C2DF2"/>
    <w:rsid w:val="009C4DA6"/>
    <w:rsid w:val="009C4DAC"/>
    <w:rsid w:val="009C5EB0"/>
    <w:rsid w:val="009C723E"/>
    <w:rsid w:val="009C74E4"/>
    <w:rsid w:val="009C76B8"/>
    <w:rsid w:val="009D032D"/>
    <w:rsid w:val="009D1241"/>
    <w:rsid w:val="009D1E73"/>
    <w:rsid w:val="009D28D7"/>
    <w:rsid w:val="009D568C"/>
    <w:rsid w:val="009D656B"/>
    <w:rsid w:val="009E35D7"/>
    <w:rsid w:val="009E3E4E"/>
    <w:rsid w:val="009E466A"/>
    <w:rsid w:val="009E4A2B"/>
    <w:rsid w:val="009E5C05"/>
    <w:rsid w:val="009F0810"/>
    <w:rsid w:val="009F3668"/>
    <w:rsid w:val="009F3CB7"/>
    <w:rsid w:val="009F40A6"/>
    <w:rsid w:val="009F4BFA"/>
    <w:rsid w:val="009F7EB7"/>
    <w:rsid w:val="00A014DF"/>
    <w:rsid w:val="00A01A8E"/>
    <w:rsid w:val="00A05DD0"/>
    <w:rsid w:val="00A0748B"/>
    <w:rsid w:val="00A1083C"/>
    <w:rsid w:val="00A10C14"/>
    <w:rsid w:val="00A10CE7"/>
    <w:rsid w:val="00A11D58"/>
    <w:rsid w:val="00A12796"/>
    <w:rsid w:val="00A137A6"/>
    <w:rsid w:val="00A15501"/>
    <w:rsid w:val="00A15D6C"/>
    <w:rsid w:val="00A15EE5"/>
    <w:rsid w:val="00A16166"/>
    <w:rsid w:val="00A1649E"/>
    <w:rsid w:val="00A202B9"/>
    <w:rsid w:val="00A22A2C"/>
    <w:rsid w:val="00A23F80"/>
    <w:rsid w:val="00A26EA2"/>
    <w:rsid w:val="00A27192"/>
    <w:rsid w:val="00A273BF"/>
    <w:rsid w:val="00A308D5"/>
    <w:rsid w:val="00A3165D"/>
    <w:rsid w:val="00A3277D"/>
    <w:rsid w:val="00A330E2"/>
    <w:rsid w:val="00A3333C"/>
    <w:rsid w:val="00A346CC"/>
    <w:rsid w:val="00A34F39"/>
    <w:rsid w:val="00A359EE"/>
    <w:rsid w:val="00A36263"/>
    <w:rsid w:val="00A36CCA"/>
    <w:rsid w:val="00A3759E"/>
    <w:rsid w:val="00A37F72"/>
    <w:rsid w:val="00A4021E"/>
    <w:rsid w:val="00A422C7"/>
    <w:rsid w:val="00A42A4B"/>
    <w:rsid w:val="00A42D61"/>
    <w:rsid w:val="00A43A89"/>
    <w:rsid w:val="00A44B6A"/>
    <w:rsid w:val="00A45F53"/>
    <w:rsid w:val="00A473EA"/>
    <w:rsid w:val="00A5018A"/>
    <w:rsid w:val="00A5057C"/>
    <w:rsid w:val="00A52785"/>
    <w:rsid w:val="00A52D24"/>
    <w:rsid w:val="00A5331D"/>
    <w:rsid w:val="00A546CE"/>
    <w:rsid w:val="00A548A8"/>
    <w:rsid w:val="00A6010F"/>
    <w:rsid w:val="00A611C4"/>
    <w:rsid w:val="00A6175D"/>
    <w:rsid w:val="00A62439"/>
    <w:rsid w:val="00A62953"/>
    <w:rsid w:val="00A63C69"/>
    <w:rsid w:val="00A64AEC"/>
    <w:rsid w:val="00A64B39"/>
    <w:rsid w:val="00A71DFD"/>
    <w:rsid w:val="00A724BC"/>
    <w:rsid w:val="00A732F4"/>
    <w:rsid w:val="00A74024"/>
    <w:rsid w:val="00A74625"/>
    <w:rsid w:val="00A75731"/>
    <w:rsid w:val="00A80D86"/>
    <w:rsid w:val="00A81009"/>
    <w:rsid w:val="00A81AFD"/>
    <w:rsid w:val="00A832A7"/>
    <w:rsid w:val="00A84A34"/>
    <w:rsid w:val="00A854C4"/>
    <w:rsid w:val="00A858DE"/>
    <w:rsid w:val="00A87B15"/>
    <w:rsid w:val="00A90D81"/>
    <w:rsid w:val="00A93559"/>
    <w:rsid w:val="00A942AA"/>
    <w:rsid w:val="00A952DC"/>
    <w:rsid w:val="00A95815"/>
    <w:rsid w:val="00A964D0"/>
    <w:rsid w:val="00A97921"/>
    <w:rsid w:val="00AA24DF"/>
    <w:rsid w:val="00AA28D6"/>
    <w:rsid w:val="00AA4320"/>
    <w:rsid w:val="00AA624B"/>
    <w:rsid w:val="00AA68FC"/>
    <w:rsid w:val="00AA6F5F"/>
    <w:rsid w:val="00AA7C81"/>
    <w:rsid w:val="00AB1C8D"/>
    <w:rsid w:val="00AB29A3"/>
    <w:rsid w:val="00AB7192"/>
    <w:rsid w:val="00AC14A8"/>
    <w:rsid w:val="00AC1590"/>
    <w:rsid w:val="00AC27ED"/>
    <w:rsid w:val="00AC2D6B"/>
    <w:rsid w:val="00AC41EC"/>
    <w:rsid w:val="00AC42DB"/>
    <w:rsid w:val="00AC71BE"/>
    <w:rsid w:val="00AC768F"/>
    <w:rsid w:val="00AD0F0F"/>
    <w:rsid w:val="00AD12EA"/>
    <w:rsid w:val="00AD3380"/>
    <w:rsid w:val="00AD5862"/>
    <w:rsid w:val="00AD5A82"/>
    <w:rsid w:val="00AD76DC"/>
    <w:rsid w:val="00AE12F9"/>
    <w:rsid w:val="00AE301D"/>
    <w:rsid w:val="00AE43AE"/>
    <w:rsid w:val="00AE52DE"/>
    <w:rsid w:val="00AE5B3D"/>
    <w:rsid w:val="00AE78F5"/>
    <w:rsid w:val="00AE7CD5"/>
    <w:rsid w:val="00AF087B"/>
    <w:rsid w:val="00AF1180"/>
    <w:rsid w:val="00AF215E"/>
    <w:rsid w:val="00AF38C1"/>
    <w:rsid w:val="00AF4465"/>
    <w:rsid w:val="00AF585C"/>
    <w:rsid w:val="00AF6584"/>
    <w:rsid w:val="00AF6EA2"/>
    <w:rsid w:val="00B01327"/>
    <w:rsid w:val="00B01955"/>
    <w:rsid w:val="00B0297E"/>
    <w:rsid w:val="00B05A92"/>
    <w:rsid w:val="00B05C29"/>
    <w:rsid w:val="00B102E7"/>
    <w:rsid w:val="00B109A6"/>
    <w:rsid w:val="00B10D7D"/>
    <w:rsid w:val="00B10F10"/>
    <w:rsid w:val="00B12F82"/>
    <w:rsid w:val="00B14645"/>
    <w:rsid w:val="00B16A51"/>
    <w:rsid w:val="00B17257"/>
    <w:rsid w:val="00B17D10"/>
    <w:rsid w:val="00B20E36"/>
    <w:rsid w:val="00B22A81"/>
    <w:rsid w:val="00B23933"/>
    <w:rsid w:val="00B2504F"/>
    <w:rsid w:val="00B27758"/>
    <w:rsid w:val="00B27DA3"/>
    <w:rsid w:val="00B307D1"/>
    <w:rsid w:val="00B30DFC"/>
    <w:rsid w:val="00B3114D"/>
    <w:rsid w:val="00B32AAB"/>
    <w:rsid w:val="00B33597"/>
    <w:rsid w:val="00B33671"/>
    <w:rsid w:val="00B33A20"/>
    <w:rsid w:val="00B36D18"/>
    <w:rsid w:val="00B37BC8"/>
    <w:rsid w:val="00B41672"/>
    <w:rsid w:val="00B4297B"/>
    <w:rsid w:val="00B42F0A"/>
    <w:rsid w:val="00B4426B"/>
    <w:rsid w:val="00B4506E"/>
    <w:rsid w:val="00B45898"/>
    <w:rsid w:val="00B50EB8"/>
    <w:rsid w:val="00B50F82"/>
    <w:rsid w:val="00B51275"/>
    <w:rsid w:val="00B5140D"/>
    <w:rsid w:val="00B51DF5"/>
    <w:rsid w:val="00B54077"/>
    <w:rsid w:val="00B5548C"/>
    <w:rsid w:val="00B55659"/>
    <w:rsid w:val="00B55AE9"/>
    <w:rsid w:val="00B5763D"/>
    <w:rsid w:val="00B57802"/>
    <w:rsid w:val="00B60676"/>
    <w:rsid w:val="00B61D41"/>
    <w:rsid w:val="00B62202"/>
    <w:rsid w:val="00B623D0"/>
    <w:rsid w:val="00B625A6"/>
    <w:rsid w:val="00B7040D"/>
    <w:rsid w:val="00B712EF"/>
    <w:rsid w:val="00B71F47"/>
    <w:rsid w:val="00B734F3"/>
    <w:rsid w:val="00B73A92"/>
    <w:rsid w:val="00B748D7"/>
    <w:rsid w:val="00B76BCB"/>
    <w:rsid w:val="00B77349"/>
    <w:rsid w:val="00B80D22"/>
    <w:rsid w:val="00B82C93"/>
    <w:rsid w:val="00B83600"/>
    <w:rsid w:val="00B843B8"/>
    <w:rsid w:val="00B85DC0"/>
    <w:rsid w:val="00B86896"/>
    <w:rsid w:val="00B87026"/>
    <w:rsid w:val="00B8752C"/>
    <w:rsid w:val="00B902B5"/>
    <w:rsid w:val="00B90623"/>
    <w:rsid w:val="00B9186C"/>
    <w:rsid w:val="00B923A2"/>
    <w:rsid w:val="00B9260C"/>
    <w:rsid w:val="00B92D98"/>
    <w:rsid w:val="00B9321F"/>
    <w:rsid w:val="00B94F26"/>
    <w:rsid w:val="00B9577C"/>
    <w:rsid w:val="00B961EF"/>
    <w:rsid w:val="00B965B3"/>
    <w:rsid w:val="00B974BC"/>
    <w:rsid w:val="00BA0168"/>
    <w:rsid w:val="00BA1E1A"/>
    <w:rsid w:val="00BA4306"/>
    <w:rsid w:val="00BA511F"/>
    <w:rsid w:val="00BA60DA"/>
    <w:rsid w:val="00BA6CB9"/>
    <w:rsid w:val="00BB0207"/>
    <w:rsid w:val="00BB10D9"/>
    <w:rsid w:val="00BB1135"/>
    <w:rsid w:val="00BB39C0"/>
    <w:rsid w:val="00BB4598"/>
    <w:rsid w:val="00BC2A89"/>
    <w:rsid w:val="00BC409C"/>
    <w:rsid w:val="00BC4690"/>
    <w:rsid w:val="00BC4833"/>
    <w:rsid w:val="00BC5EFB"/>
    <w:rsid w:val="00BC6213"/>
    <w:rsid w:val="00BD0C3D"/>
    <w:rsid w:val="00BD0CE6"/>
    <w:rsid w:val="00BD3381"/>
    <w:rsid w:val="00BD422C"/>
    <w:rsid w:val="00BD45B6"/>
    <w:rsid w:val="00BD48CF"/>
    <w:rsid w:val="00BD4B53"/>
    <w:rsid w:val="00BD4D73"/>
    <w:rsid w:val="00BD5443"/>
    <w:rsid w:val="00BD568F"/>
    <w:rsid w:val="00BD5C9C"/>
    <w:rsid w:val="00BD70E1"/>
    <w:rsid w:val="00BE088A"/>
    <w:rsid w:val="00BE1C82"/>
    <w:rsid w:val="00BE33AD"/>
    <w:rsid w:val="00BE4320"/>
    <w:rsid w:val="00BE4554"/>
    <w:rsid w:val="00BF0395"/>
    <w:rsid w:val="00BF12AA"/>
    <w:rsid w:val="00BF37A2"/>
    <w:rsid w:val="00BF5413"/>
    <w:rsid w:val="00C00E12"/>
    <w:rsid w:val="00C01EF0"/>
    <w:rsid w:val="00C03096"/>
    <w:rsid w:val="00C055CA"/>
    <w:rsid w:val="00C0696A"/>
    <w:rsid w:val="00C06EB5"/>
    <w:rsid w:val="00C07A36"/>
    <w:rsid w:val="00C10F7C"/>
    <w:rsid w:val="00C1190C"/>
    <w:rsid w:val="00C12A27"/>
    <w:rsid w:val="00C12C88"/>
    <w:rsid w:val="00C15153"/>
    <w:rsid w:val="00C175C7"/>
    <w:rsid w:val="00C203A0"/>
    <w:rsid w:val="00C22004"/>
    <w:rsid w:val="00C236D2"/>
    <w:rsid w:val="00C249B4"/>
    <w:rsid w:val="00C24A40"/>
    <w:rsid w:val="00C24FC7"/>
    <w:rsid w:val="00C250FB"/>
    <w:rsid w:val="00C27689"/>
    <w:rsid w:val="00C27C5A"/>
    <w:rsid w:val="00C27F99"/>
    <w:rsid w:val="00C326C8"/>
    <w:rsid w:val="00C3336A"/>
    <w:rsid w:val="00C350BC"/>
    <w:rsid w:val="00C35857"/>
    <w:rsid w:val="00C41247"/>
    <w:rsid w:val="00C41ADD"/>
    <w:rsid w:val="00C41B6B"/>
    <w:rsid w:val="00C4226F"/>
    <w:rsid w:val="00C4419E"/>
    <w:rsid w:val="00C44676"/>
    <w:rsid w:val="00C45D31"/>
    <w:rsid w:val="00C4763D"/>
    <w:rsid w:val="00C503AC"/>
    <w:rsid w:val="00C50849"/>
    <w:rsid w:val="00C51FB3"/>
    <w:rsid w:val="00C53708"/>
    <w:rsid w:val="00C5585B"/>
    <w:rsid w:val="00C5758F"/>
    <w:rsid w:val="00C62E1F"/>
    <w:rsid w:val="00C6364B"/>
    <w:rsid w:val="00C644E3"/>
    <w:rsid w:val="00C64FAB"/>
    <w:rsid w:val="00C65064"/>
    <w:rsid w:val="00C6517B"/>
    <w:rsid w:val="00C65754"/>
    <w:rsid w:val="00C65A24"/>
    <w:rsid w:val="00C66367"/>
    <w:rsid w:val="00C66C72"/>
    <w:rsid w:val="00C66ED2"/>
    <w:rsid w:val="00C710EC"/>
    <w:rsid w:val="00C71751"/>
    <w:rsid w:val="00C71929"/>
    <w:rsid w:val="00C743F4"/>
    <w:rsid w:val="00C74A36"/>
    <w:rsid w:val="00C74C83"/>
    <w:rsid w:val="00C74ED5"/>
    <w:rsid w:val="00C76CB0"/>
    <w:rsid w:val="00C81ADD"/>
    <w:rsid w:val="00C83982"/>
    <w:rsid w:val="00C83F3D"/>
    <w:rsid w:val="00C85B82"/>
    <w:rsid w:val="00C86157"/>
    <w:rsid w:val="00C8615D"/>
    <w:rsid w:val="00C87FD5"/>
    <w:rsid w:val="00C91073"/>
    <w:rsid w:val="00C9259B"/>
    <w:rsid w:val="00C951EB"/>
    <w:rsid w:val="00C95C2D"/>
    <w:rsid w:val="00C97EC5"/>
    <w:rsid w:val="00CA08A5"/>
    <w:rsid w:val="00CA1FF9"/>
    <w:rsid w:val="00CA206A"/>
    <w:rsid w:val="00CA3649"/>
    <w:rsid w:val="00CA4106"/>
    <w:rsid w:val="00CA60B4"/>
    <w:rsid w:val="00CB092A"/>
    <w:rsid w:val="00CB24E9"/>
    <w:rsid w:val="00CB3B84"/>
    <w:rsid w:val="00CB6033"/>
    <w:rsid w:val="00CB7387"/>
    <w:rsid w:val="00CC0426"/>
    <w:rsid w:val="00CC084D"/>
    <w:rsid w:val="00CC0DCA"/>
    <w:rsid w:val="00CC173E"/>
    <w:rsid w:val="00CC1FC7"/>
    <w:rsid w:val="00CC23BB"/>
    <w:rsid w:val="00CC2EDD"/>
    <w:rsid w:val="00CC4097"/>
    <w:rsid w:val="00CC4D6D"/>
    <w:rsid w:val="00CC71D1"/>
    <w:rsid w:val="00CC7C63"/>
    <w:rsid w:val="00CC7E9A"/>
    <w:rsid w:val="00CD0266"/>
    <w:rsid w:val="00CD0BE6"/>
    <w:rsid w:val="00CD4638"/>
    <w:rsid w:val="00CD4B5D"/>
    <w:rsid w:val="00CD54EA"/>
    <w:rsid w:val="00CD5C71"/>
    <w:rsid w:val="00CD6A9A"/>
    <w:rsid w:val="00CE0CE9"/>
    <w:rsid w:val="00CE1D82"/>
    <w:rsid w:val="00CE2F17"/>
    <w:rsid w:val="00CE3EA4"/>
    <w:rsid w:val="00CE501B"/>
    <w:rsid w:val="00CE5794"/>
    <w:rsid w:val="00CE6CD7"/>
    <w:rsid w:val="00CE7B1E"/>
    <w:rsid w:val="00CE7EC8"/>
    <w:rsid w:val="00CF1E19"/>
    <w:rsid w:val="00CF1F01"/>
    <w:rsid w:val="00CF2487"/>
    <w:rsid w:val="00CF262E"/>
    <w:rsid w:val="00CF2644"/>
    <w:rsid w:val="00CF2AD9"/>
    <w:rsid w:val="00CF3284"/>
    <w:rsid w:val="00CF3796"/>
    <w:rsid w:val="00CF39D4"/>
    <w:rsid w:val="00CF4D4F"/>
    <w:rsid w:val="00CF56EE"/>
    <w:rsid w:val="00CF78AC"/>
    <w:rsid w:val="00CF7B3E"/>
    <w:rsid w:val="00D01C39"/>
    <w:rsid w:val="00D023D2"/>
    <w:rsid w:val="00D0278C"/>
    <w:rsid w:val="00D0445D"/>
    <w:rsid w:val="00D05085"/>
    <w:rsid w:val="00D06943"/>
    <w:rsid w:val="00D10E8F"/>
    <w:rsid w:val="00D119B3"/>
    <w:rsid w:val="00D11F38"/>
    <w:rsid w:val="00D12D6A"/>
    <w:rsid w:val="00D13A0B"/>
    <w:rsid w:val="00D144E6"/>
    <w:rsid w:val="00D17825"/>
    <w:rsid w:val="00D2328F"/>
    <w:rsid w:val="00D23BF3"/>
    <w:rsid w:val="00D24FAD"/>
    <w:rsid w:val="00D25802"/>
    <w:rsid w:val="00D2729F"/>
    <w:rsid w:val="00D279F7"/>
    <w:rsid w:val="00D27F4F"/>
    <w:rsid w:val="00D3027D"/>
    <w:rsid w:val="00D31972"/>
    <w:rsid w:val="00D32732"/>
    <w:rsid w:val="00D327BA"/>
    <w:rsid w:val="00D3667E"/>
    <w:rsid w:val="00D37D2F"/>
    <w:rsid w:val="00D44A66"/>
    <w:rsid w:val="00D4558A"/>
    <w:rsid w:val="00D45754"/>
    <w:rsid w:val="00D45CD9"/>
    <w:rsid w:val="00D47A1C"/>
    <w:rsid w:val="00D50D7E"/>
    <w:rsid w:val="00D514EA"/>
    <w:rsid w:val="00D564F6"/>
    <w:rsid w:val="00D56833"/>
    <w:rsid w:val="00D576EE"/>
    <w:rsid w:val="00D603D7"/>
    <w:rsid w:val="00D615C7"/>
    <w:rsid w:val="00D6298D"/>
    <w:rsid w:val="00D63CE5"/>
    <w:rsid w:val="00D6433A"/>
    <w:rsid w:val="00D66BFE"/>
    <w:rsid w:val="00D70474"/>
    <w:rsid w:val="00D717BD"/>
    <w:rsid w:val="00D74A94"/>
    <w:rsid w:val="00D7509B"/>
    <w:rsid w:val="00D75F9B"/>
    <w:rsid w:val="00D77EE5"/>
    <w:rsid w:val="00D807D4"/>
    <w:rsid w:val="00D80DFA"/>
    <w:rsid w:val="00D819CC"/>
    <w:rsid w:val="00D819D0"/>
    <w:rsid w:val="00D83349"/>
    <w:rsid w:val="00D83C67"/>
    <w:rsid w:val="00D83E44"/>
    <w:rsid w:val="00D83F47"/>
    <w:rsid w:val="00D8457C"/>
    <w:rsid w:val="00D84BE0"/>
    <w:rsid w:val="00D86928"/>
    <w:rsid w:val="00D879D4"/>
    <w:rsid w:val="00D87A02"/>
    <w:rsid w:val="00D87B42"/>
    <w:rsid w:val="00D87CF8"/>
    <w:rsid w:val="00D91238"/>
    <w:rsid w:val="00D91386"/>
    <w:rsid w:val="00D92A8F"/>
    <w:rsid w:val="00D92CD2"/>
    <w:rsid w:val="00D9390A"/>
    <w:rsid w:val="00D94411"/>
    <w:rsid w:val="00D9491A"/>
    <w:rsid w:val="00D94AA5"/>
    <w:rsid w:val="00D94C7B"/>
    <w:rsid w:val="00D94DFD"/>
    <w:rsid w:val="00D95A83"/>
    <w:rsid w:val="00D95FD5"/>
    <w:rsid w:val="00D96139"/>
    <w:rsid w:val="00D9692A"/>
    <w:rsid w:val="00DA2B96"/>
    <w:rsid w:val="00DA3E8F"/>
    <w:rsid w:val="00DA4A44"/>
    <w:rsid w:val="00DA4C2D"/>
    <w:rsid w:val="00DA7B1D"/>
    <w:rsid w:val="00DA7CF6"/>
    <w:rsid w:val="00DB1370"/>
    <w:rsid w:val="00DB3450"/>
    <w:rsid w:val="00DB4D64"/>
    <w:rsid w:val="00DB5087"/>
    <w:rsid w:val="00DB5DD4"/>
    <w:rsid w:val="00DC024C"/>
    <w:rsid w:val="00DC123B"/>
    <w:rsid w:val="00DC1C60"/>
    <w:rsid w:val="00DC2226"/>
    <w:rsid w:val="00DC24DF"/>
    <w:rsid w:val="00DC24EE"/>
    <w:rsid w:val="00DC2E65"/>
    <w:rsid w:val="00DD0E41"/>
    <w:rsid w:val="00DD2A09"/>
    <w:rsid w:val="00DD2D25"/>
    <w:rsid w:val="00DD425A"/>
    <w:rsid w:val="00DD528C"/>
    <w:rsid w:val="00DD5843"/>
    <w:rsid w:val="00DD722B"/>
    <w:rsid w:val="00DD7F03"/>
    <w:rsid w:val="00DE0D07"/>
    <w:rsid w:val="00DE2F79"/>
    <w:rsid w:val="00DE3A03"/>
    <w:rsid w:val="00DE4006"/>
    <w:rsid w:val="00DE452E"/>
    <w:rsid w:val="00DE4C3A"/>
    <w:rsid w:val="00DE56E7"/>
    <w:rsid w:val="00DE5F2D"/>
    <w:rsid w:val="00DE601A"/>
    <w:rsid w:val="00DE671D"/>
    <w:rsid w:val="00DE6C05"/>
    <w:rsid w:val="00DE6E36"/>
    <w:rsid w:val="00DE6FEA"/>
    <w:rsid w:val="00DF0287"/>
    <w:rsid w:val="00DF0646"/>
    <w:rsid w:val="00DF2B1E"/>
    <w:rsid w:val="00DF4D75"/>
    <w:rsid w:val="00DF57E6"/>
    <w:rsid w:val="00DF5BAF"/>
    <w:rsid w:val="00E00A8B"/>
    <w:rsid w:val="00E0163A"/>
    <w:rsid w:val="00E01675"/>
    <w:rsid w:val="00E02495"/>
    <w:rsid w:val="00E02B51"/>
    <w:rsid w:val="00E0348F"/>
    <w:rsid w:val="00E03EEB"/>
    <w:rsid w:val="00E05342"/>
    <w:rsid w:val="00E07B2D"/>
    <w:rsid w:val="00E10602"/>
    <w:rsid w:val="00E114D7"/>
    <w:rsid w:val="00E11E85"/>
    <w:rsid w:val="00E12E08"/>
    <w:rsid w:val="00E1449D"/>
    <w:rsid w:val="00E15635"/>
    <w:rsid w:val="00E15802"/>
    <w:rsid w:val="00E15BF6"/>
    <w:rsid w:val="00E17287"/>
    <w:rsid w:val="00E20407"/>
    <w:rsid w:val="00E20EDB"/>
    <w:rsid w:val="00E22BB7"/>
    <w:rsid w:val="00E25087"/>
    <w:rsid w:val="00E25397"/>
    <w:rsid w:val="00E26AF0"/>
    <w:rsid w:val="00E271F2"/>
    <w:rsid w:val="00E31803"/>
    <w:rsid w:val="00E31DD7"/>
    <w:rsid w:val="00E32510"/>
    <w:rsid w:val="00E3330B"/>
    <w:rsid w:val="00E33EBE"/>
    <w:rsid w:val="00E34B5E"/>
    <w:rsid w:val="00E3519C"/>
    <w:rsid w:val="00E36A8C"/>
    <w:rsid w:val="00E4337B"/>
    <w:rsid w:val="00E44694"/>
    <w:rsid w:val="00E452EB"/>
    <w:rsid w:val="00E45BE3"/>
    <w:rsid w:val="00E45C0D"/>
    <w:rsid w:val="00E46E9E"/>
    <w:rsid w:val="00E50E28"/>
    <w:rsid w:val="00E517E2"/>
    <w:rsid w:val="00E52557"/>
    <w:rsid w:val="00E528C1"/>
    <w:rsid w:val="00E52FB9"/>
    <w:rsid w:val="00E53E8A"/>
    <w:rsid w:val="00E54982"/>
    <w:rsid w:val="00E557AD"/>
    <w:rsid w:val="00E55E60"/>
    <w:rsid w:val="00E55F49"/>
    <w:rsid w:val="00E56D37"/>
    <w:rsid w:val="00E57449"/>
    <w:rsid w:val="00E61DCF"/>
    <w:rsid w:val="00E6246C"/>
    <w:rsid w:val="00E62D9A"/>
    <w:rsid w:val="00E65903"/>
    <w:rsid w:val="00E65BDF"/>
    <w:rsid w:val="00E6755F"/>
    <w:rsid w:val="00E67A28"/>
    <w:rsid w:val="00E71A23"/>
    <w:rsid w:val="00E7298F"/>
    <w:rsid w:val="00E7301A"/>
    <w:rsid w:val="00E754C8"/>
    <w:rsid w:val="00E7684C"/>
    <w:rsid w:val="00E7701A"/>
    <w:rsid w:val="00E80648"/>
    <w:rsid w:val="00E809F9"/>
    <w:rsid w:val="00E80FB4"/>
    <w:rsid w:val="00E815EF"/>
    <w:rsid w:val="00E830E2"/>
    <w:rsid w:val="00E84752"/>
    <w:rsid w:val="00E84BFF"/>
    <w:rsid w:val="00E85A16"/>
    <w:rsid w:val="00E90F86"/>
    <w:rsid w:val="00E94D4D"/>
    <w:rsid w:val="00E9508B"/>
    <w:rsid w:val="00E964E4"/>
    <w:rsid w:val="00E9796B"/>
    <w:rsid w:val="00E97B95"/>
    <w:rsid w:val="00EA0400"/>
    <w:rsid w:val="00EA1B86"/>
    <w:rsid w:val="00EA4E32"/>
    <w:rsid w:val="00EA4FB4"/>
    <w:rsid w:val="00EA5426"/>
    <w:rsid w:val="00EA59E1"/>
    <w:rsid w:val="00EA6D56"/>
    <w:rsid w:val="00EB0024"/>
    <w:rsid w:val="00EB07D3"/>
    <w:rsid w:val="00EB0BE7"/>
    <w:rsid w:val="00EB15B3"/>
    <w:rsid w:val="00EB3B4E"/>
    <w:rsid w:val="00EB4CE4"/>
    <w:rsid w:val="00EB69C3"/>
    <w:rsid w:val="00EC0745"/>
    <w:rsid w:val="00EC083D"/>
    <w:rsid w:val="00EC2E8C"/>
    <w:rsid w:val="00EC50F8"/>
    <w:rsid w:val="00EC5FFA"/>
    <w:rsid w:val="00EC6CEE"/>
    <w:rsid w:val="00ED0B60"/>
    <w:rsid w:val="00ED18B5"/>
    <w:rsid w:val="00ED24A6"/>
    <w:rsid w:val="00ED45A3"/>
    <w:rsid w:val="00ED48CD"/>
    <w:rsid w:val="00ED49A5"/>
    <w:rsid w:val="00ED4CD3"/>
    <w:rsid w:val="00ED6D70"/>
    <w:rsid w:val="00EE17BA"/>
    <w:rsid w:val="00EE1C4D"/>
    <w:rsid w:val="00EE25BC"/>
    <w:rsid w:val="00EE267C"/>
    <w:rsid w:val="00EE2845"/>
    <w:rsid w:val="00EE444E"/>
    <w:rsid w:val="00EE54EC"/>
    <w:rsid w:val="00EE550A"/>
    <w:rsid w:val="00EE5A66"/>
    <w:rsid w:val="00EE5D64"/>
    <w:rsid w:val="00EE69EC"/>
    <w:rsid w:val="00EE7AF3"/>
    <w:rsid w:val="00EF24BA"/>
    <w:rsid w:val="00EF2ACF"/>
    <w:rsid w:val="00EF364E"/>
    <w:rsid w:val="00EF4C71"/>
    <w:rsid w:val="00EF4E83"/>
    <w:rsid w:val="00EF57CB"/>
    <w:rsid w:val="00EF5CD2"/>
    <w:rsid w:val="00EF75B2"/>
    <w:rsid w:val="00EF7B17"/>
    <w:rsid w:val="00F02823"/>
    <w:rsid w:val="00F03F86"/>
    <w:rsid w:val="00F04B08"/>
    <w:rsid w:val="00F06D88"/>
    <w:rsid w:val="00F070CE"/>
    <w:rsid w:val="00F07306"/>
    <w:rsid w:val="00F10C09"/>
    <w:rsid w:val="00F12B9B"/>
    <w:rsid w:val="00F13131"/>
    <w:rsid w:val="00F13E9D"/>
    <w:rsid w:val="00F14E48"/>
    <w:rsid w:val="00F17359"/>
    <w:rsid w:val="00F17376"/>
    <w:rsid w:val="00F21508"/>
    <w:rsid w:val="00F22901"/>
    <w:rsid w:val="00F239F5"/>
    <w:rsid w:val="00F24E3E"/>
    <w:rsid w:val="00F24F19"/>
    <w:rsid w:val="00F25B86"/>
    <w:rsid w:val="00F27B8E"/>
    <w:rsid w:val="00F30382"/>
    <w:rsid w:val="00F30D17"/>
    <w:rsid w:val="00F30FEE"/>
    <w:rsid w:val="00F31CE3"/>
    <w:rsid w:val="00F33A85"/>
    <w:rsid w:val="00F35D80"/>
    <w:rsid w:val="00F36BCA"/>
    <w:rsid w:val="00F40038"/>
    <w:rsid w:val="00F40B86"/>
    <w:rsid w:val="00F4418F"/>
    <w:rsid w:val="00F4511F"/>
    <w:rsid w:val="00F45843"/>
    <w:rsid w:val="00F5249A"/>
    <w:rsid w:val="00F52AF6"/>
    <w:rsid w:val="00F52F99"/>
    <w:rsid w:val="00F554DC"/>
    <w:rsid w:val="00F55C78"/>
    <w:rsid w:val="00F55E54"/>
    <w:rsid w:val="00F56FB4"/>
    <w:rsid w:val="00F603B8"/>
    <w:rsid w:val="00F604FC"/>
    <w:rsid w:val="00F60DAD"/>
    <w:rsid w:val="00F61F32"/>
    <w:rsid w:val="00F62C2A"/>
    <w:rsid w:val="00F62E9D"/>
    <w:rsid w:val="00F62EF4"/>
    <w:rsid w:val="00F6313A"/>
    <w:rsid w:val="00F6376A"/>
    <w:rsid w:val="00F647B8"/>
    <w:rsid w:val="00F64830"/>
    <w:rsid w:val="00F65630"/>
    <w:rsid w:val="00F703D7"/>
    <w:rsid w:val="00F708CE"/>
    <w:rsid w:val="00F71BF5"/>
    <w:rsid w:val="00F74259"/>
    <w:rsid w:val="00F7725A"/>
    <w:rsid w:val="00F8080F"/>
    <w:rsid w:val="00F824F5"/>
    <w:rsid w:val="00F879D6"/>
    <w:rsid w:val="00F90728"/>
    <w:rsid w:val="00F921AB"/>
    <w:rsid w:val="00F92BED"/>
    <w:rsid w:val="00F96791"/>
    <w:rsid w:val="00F97B83"/>
    <w:rsid w:val="00FA02FE"/>
    <w:rsid w:val="00FA156A"/>
    <w:rsid w:val="00FA3671"/>
    <w:rsid w:val="00FA7331"/>
    <w:rsid w:val="00FA7378"/>
    <w:rsid w:val="00FB03AB"/>
    <w:rsid w:val="00FB1EBD"/>
    <w:rsid w:val="00FB2A63"/>
    <w:rsid w:val="00FB4695"/>
    <w:rsid w:val="00FB59D8"/>
    <w:rsid w:val="00FC3A4B"/>
    <w:rsid w:val="00FC408A"/>
    <w:rsid w:val="00FC4F87"/>
    <w:rsid w:val="00FC58CD"/>
    <w:rsid w:val="00FC6A60"/>
    <w:rsid w:val="00FD29D3"/>
    <w:rsid w:val="00FD3848"/>
    <w:rsid w:val="00FD4BE6"/>
    <w:rsid w:val="00FD6895"/>
    <w:rsid w:val="00FE1D6F"/>
    <w:rsid w:val="00FE2D88"/>
    <w:rsid w:val="00FE3597"/>
    <w:rsid w:val="00FE363D"/>
    <w:rsid w:val="00FE47B4"/>
    <w:rsid w:val="00FE5DE9"/>
    <w:rsid w:val="00FF03F8"/>
    <w:rsid w:val="00FF1073"/>
    <w:rsid w:val="00FF1FCB"/>
    <w:rsid w:val="00FF4B6A"/>
    <w:rsid w:val="00FF5284"/>
    <w:rsid w:val="00FF52CE"/>
    <w:rsid w:val="00FF61FA"/>
    <w:rsid w:val="00FF6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CB2AE3"/>
  <w15:docId w15:val="{27A1F335-4D28-4522-B158-C28B94CA5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20D4B"/>
    <w:pPr>
      <w:keepNext/>
      <w:keepLines/>
      <w:numPr>
        <w:numId w:val="5"/>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20D4B"/>
    <w:pPr>
      <w:keepNext/>
      <w:keepLines/>
      <w:numPr>
        <w:ilvl w:val="1"/>
        <w:numId w:val="5"/>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20D4B"/>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20D4B"/>
    <w:pPr>
      <w:keepNext/>
      <w:keepLines/>
      <w:numPr>
        <w:ilvl w:val="3"/>
        <w:numId w:val="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20D4B"/>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20D4B"/>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20D4B"/>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20D4B"/>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20D4B"/>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2C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C2A"/>
    <w:rPr>
      <w:rFonts w:ascii="Tahoma" w:hAnsi="Tahoma" w:cs="Tahoma"/>
      <w:sz w:val="16"/>
      <w:szCs w:val="16"/>
    </w:rPr>
  </w:style>
  <w:style w:type="paragraph" w:styleId="ListParagraph">
    <w:name w:val="List Paragraph"/>
    <w:basedOn w:val="Normal"/>
    <w:uiPriority w:val="34"/>
    <w:qFormat/>
    <w:rsid w:val="00C85B82"/>
    <w:pPr>
      <w:ind w:left="720"/>
      <w:contextualSpacing/>
    </w:pPr>
  </w:style>
  <w:style w:type="character" w:customStyle="1" w:styleId="Heading1Char">
    <w:name w:val="Heading 1 Char"/>
    <w:basedOn w:val="DefaultParagraphFont"/>
    <w:link w:val="Heading1"/>
    <w:uiPriority w:val="9"/>
    <w:rsid w:val="00820D4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20D4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20D4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20D4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20D4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20D4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20D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20D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20D4B"/>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8E0A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0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087"/>
  </w:style>
  <w:style w:type="paragraph" w:styleId="Footer">
    <w:name w:val="footer"/>
    <w:basedOn w:val="Normal"/>
    <w:link w:val="FooterChar"/>
    <w:uiPriority w:val="99"/>
    <w:unhideWhenUsed/>
    <w:rsid w:val="00DB50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087"/>
  </w:style>
  <w:style w:type="paragraph" w:styleId="NoSpacing">
    <w:name w:val="No Spacing"/>
    <w:uiPriority w:val="1"/>
    <w:qFormat/>
    <w:rsid w:val="00BD4D73"/>
    <w:pPr>
      <w:spacing w:after="0" w:line="240" w:lineRule="auto"/>
    </w:pPr>
  </w:style>
  <w:style w:type="character" w:styleId="Hyperlink">
    <w:name w:val="Hyperlink"/>
    <w:basedOn w:val="DefaultParagraphFont"/>
    <w:uiPriority w:val="99"/>
    <w:unhideWhenUsed/>
    <w:rsid w:val="000132EE"/>
    <w:rPr>
      <w:color w:val="0000FF" w:themeColor="hyperlink"/>
      <w:u w:val="single"/>
    </w:rPr>
  </w:style>
  <w:style w:type="paragraph" w:styleId="HTMLPreformatted">
    <w:name w:val="HTML Preformatted"/>
    <w:basedOn w:val="Normal"/>
    <w:link w:val="HTMLPreformattedChar"/>
    <w:uiPriority w:val="99"/>
    <w:unhideWhenUsed/>
    <w:rsid w:val="00E15B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15BF6"/>
    <w:rPr>
      <w:rFonts w:ascii="Courier New" w:eastAsia="Times New Roman" w:hAnsi="Courier New" w:cs="Courier New"/>
      <w:sz w:val="20"/>
      <w:szCs w:val="20"/>
    </w:rPr>
  </w:style>
  <w:style w:type="character" w:customStyle="1" w:styleId="y2iqfc">
    <w:name w:val="y2iqfc"/>
    <w:basedOn w:val="DefaultParagraphFont"/>
    <w:rsid w:val="00E15B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723251">
      <w:bodyDiv w:val="1"/>
      <w:marLeft w:val="0"/>
      <w:marRight w:val="0"/>
      <w:marTop w:val="0"/>
      <w:marBottom w:val="0"/>
      <w:divBdr>
        <w:top w:val="none" w:sz="0" w:space="0" w:color="auto"/>
        <w:left w:val="none" w:sz="0" w:space="0" w:color="auto"/>
        <w:bottom w:val="none" w:sz="0" w:space="0" w:color="auto"/>
        <w:right w:val="none" w:sz="0" w:space="0" w:color="auto"/>
      </w:divBdr>
    </w:div>
    <w:div w:id="570970427">
      <w:bodyDiv w:val="1"/>
      <w:marLeft w:val="0"/>
      <w:marRight w:val="0"/>
      <w:marTop w:val="0"/>
      <w:marBottom w:val="0"/>
      <w:divBdr>
        <w:top w:val="none" w:sz="0" w:space="0" w:color="auto"/>
        <w:left w:val="none" w:sz="0" w:space="0" w:color="auto"/>
        <w:bottom w:val="none" w:sz="0" w:space="0" w:color="auto"/>
        <w:right w:val="none" w:sz="0" w:space="0" w:color="auto"/>
      </w:divBdr>
    </w:div>
    <w:div w:id="595601579">
      <w:bodyDiv w:val="1"/>
      <w:marLeft w:val="0"/>
      <w:marRight w:val="0"/>
      <w:marTop w:val="0"/>
      <w:marBottom w:val="0"/>
      <w:divBdr>
        <w:top w:val="none" w:sz="0" w:space="0" w:color="auto"/>
        <w:left w:val="none" w:sz="0" w:space="0" w:color="auto"/>
        <w:bottom w:val="none" w:sz="0" w:space="0" w:color="auto"/>
        <w:right w:val="none" w:sz="0" w:space="0" w:color="auto"/>
      </w:divBdr>
    </w:div>
    <w:div w:id="728655301">
      <w:bodyDiv w:val="1"/>
      <w:marLeft w:val="0"/>
      <w:marRight w:val="0"/>
      <w:marTop w:val="0"/>
      <w:marBottom w:val="0"/>
      <w:divBdr>
        <w:top w:val="none" w:sz="0" w:space="0" w:color="auto"/>
        <w:left w:val="none" w:sz="0" w:space="0" w:color="auto"/>
        <w:bottom w:val="none" w:sz="0" w:space="0" w:color="auto"/>
        <w:right w:val="none" w:sz="0" w:space="0" w:color="auto"/>
      </w:divBdr>
    </w:div>
    <w:div w:id="1084380737">
      <w:bodyDiv w:val="1"/>
      <w:marLeft w:val="0"/>
      <w:marRight w:val="0"/>
      <w:marTop w:val="0"/>
      <w:marBottom w:val="0"/>
      <w:divBdr>
        <w:top w:val="none" w:sz="0" w:space="0" w:color="auto"/>
        <w:left w:val="none" w:sz="0" w:space="0" w:color="auto"/>
        <w:bottom w:val="none" w:sz="0" w:space="0" w:color="auto"/>
        <w:right w:val="none" w:sz="0" w:space="0" w:color="auto"/>
      </w:divBdr>
    </w:div>
    <w:div w:id="1116144329">
      <w:bodyDiv w:val="1"/>
      <w:marLeft w:val="0"/>
      <w:marRight w:val="0"/>
      <w:marTop w:val="0"/>
      <w:marBottom w:val="0"/>
      <w:divBdr>
        <w:top w:val="none" w:sz="0" w:space="0" w:color="auto"/>
        <w:left w:val="none" w:sz="0" w:space="0" w:color="auto"/>
        <w:bottom w:val="none" w:sz="0" w:space="0" w:color="auto"/>
        <w:right w:val="none" w:sz="0" w:space="0" w:color="auto"/>
      </w:divBdr>
    </w:div>
    <w:div w:id="1164586602">
      <w:bodyDiv w:val="1"/>
      <w:marLeft w:val="0"/>
      <w:marRight w:val="0"/>
      <w:marTop w:val="0"/>
      <w:marBottom w:val="0"/>
      <w:divBdr>
        <w:top w:val="none" w:sz="0" w:space="0" w:color="auto"/>
        <w:left w:val="none" w:sz="0" w:space="0" w:color="auto"/>
        <w:bottom w:val="none" w:sz="0" w:space="0" w:color="auto"/>
        <w:right w:val="none" w:sz="0" w:space="0" w:color="auto"/>
      </w:divBdr>
    </w:div>
    <w:div w:id="1243567549">
      <w:bodyDiv w:val="1"/>
      <w:marLeft w:val="0"/>
      <w:marRight w:val="0"/>
      <w:marTop w:val="0"/>
      <w:marBottom w:val="0"/>
      <w:divBdr>
        <w:top w:val="none" w:sz="0" w:space="0" w:color="auto"/>
        <w:left w:val="none" w:sz="0" w:space="0" w:color="auto"/>
        <w:bottom w:val="none" w:sz="0" w:space="0" w:color="auto"/>
        <w:right w:val="none" w:sz="0" w:space="0" w:color="auto"/>
      </w:divBdr>
    </w:div>
    <w:div w:id="1276795095">
      <w:bodyDiv w:val="1"/>
      <w:marLeft w:val="0"/>
      <w:marRight w:val="0"/>
      <w:marTop w:val="0"/>
      <w:marBottom w:val="0"/>
      <w:divBdr>
        <w:top w:val="none" w:sz="0" w:space="0" w:color="auto"/>
        <w:left w:val="none" w:sz="0" w:space="0" w:color="auto"/>
        <w:bottom w:val="none" w:sz="0" w:space="0" w:color="auto"/>
        <w:right w:val="none" w:sz="0" w:space="0" w:color="auto"/>
      </w:divBdr>
    </w:div>
    <w:div w:id="1572230777">
      <w:bodyDiv w:val="1"/>
      <w:marLeft w:val="0"/>
      <w:marRight w:val="0"/>
      <w:marTop w:val="0"/>
      <w:marBottom w:val="0"/>
      <w:divBdr>
        <w:top w:val="none" w:sz="0" w:space="0" w:color="auto"/>
        <w:left w:val="none" w:sz="0" w:space="0" w:color="auto"/>
        <w:bottom w:val="none" w:sz="0" w:space="0" w:color="auto"/>
        <w:right w:val="none" w:sz="0" w:space="0" w:color="auto"/>
      </w:divBdr>
    </w:div>
    <w:div w:id="1677615535">
      <w:bodyDiv w:val="1"/>
      <w:marLeft w:val="0"/>
      <w:marRight w:val="0"/>
      <w:marTop w:val="0"/>
      <w:marBottom w:val="0"/>
      <w:divBdr>
        <w:top w:val="none" w:sz="0" w:space="0" w:color="auto"/>
        <w:left w:val="none" w:sz="0" w:space="0" w:color="auto"/>
        <w:bottom w:val="none" w:sz="0" w:space="0" w:color="auto"/>
        <w:right w:val="none" w:sz="0" w:space="0" w:color="auto"/>
      </w:divBdr>
    </w:div>
    <w:div w:id="1985239120">
      <w:bodyDiv w:val="1"/>
      <w:marLeft w:val="0"/>
      <w:marRight w:val="0"/>
      <w:marTop w:val="0"/>
      <w:marBottom w:val="0"/>
      <w:divBdr>
        <w:top w:val="none" w:sz="0" w:space="0" w:color="auto"/>
        <w:left w:val="none" w:sz="0" w:space="0" w:color="auto"/>
        <w:bottom w:val="none" w:sz="0" w:space="0" w:color="auto"/>
        <w:right w:val="none" w:sz="0" w:space="0" w:color="auto"/>
      </w:divBdr>
    </w:div>
    <w:div w:id="2136631034">
      <w:bodyDiv w:val="1"/>
      <w:marLeft w:val="0"/>
      <w:marRight w:val="0"/>
      <w:marTop w:val="0"/>
      <w:marBottom w:val="0"/>
      <w:divBdr>
        <w:top w:val="none" w:sz="0" w:space="0" w:color="auto"/>
        <w:left w:val="none" w:sz="0" w:space="0" w:color="auto"/>
        <w:bottom w:val="none" w:sz="0" w:space="0" w:color="auto"/>
        <w:right w:val="none" w:sz="0" w:space="0" w:color="auto"/>
      </w:divBdr>
    </w:div>
    <w:div w:id="2140292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pid.dp3akb.jatengprov.go.id/uploads/media/media20221115735DATA%20KEKERASAN%20PEREMPUAN%20&amp;%20ANAK%25PROVINSI%20JAWA%20TENGAH%20TAHUN%20202018-2022%20(s.d.%20OKTOBER).pdf" TargetMode="External"/><Relationship Id="rId13" Type="http://schemas.openxmlformats.org/officeDocument/2006/relationships/image" Target="media/image5.jpeg"/><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1.jpg"/><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0.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91D145-D1A8-4CC6-8D91-366937EF9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56</Pages>
  <Words>6032</Words>
  <Characters>3438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user</cp:lastModifiedBy>
  <cp:revision>25</cp:revision>
  <cp:lastPrinted>2023-08-17T03:56:00Z</cp:lastPrinted>
  <dcterms:created xsi:type="dcterms:W3CDTF">2023-08-12T21:51:00Z</dcterms:created>
  <dcterms:modified xsi:type="dcterms:W3CDTF">2023-08-1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bcd5bf-06ff-3952-ac7c-0b02b2f7de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